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477B75">
              <w:rPr>
                <w:noProof/>
                <w:webHidden/>
              </w:rPr>
              <w:t>3</w:t>
            </w:r>
            <w:r>
              <w:rPr>
                <w:noProof/>
                <w:webHidden/>
              </w:rPr>
              <w:fldChar w:fldCharType="end"/>
            </w:r>
          </w:hyperlink>
        </w:p>
        <w:p w14:paraId="4BFF1D40" w14:textId="77777777" w:rsidR="00FF7751" w:rsidRDefault="007555A5">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477B75">
              <w:rPr>
                <w:noProof/>
                <w:webHidden/>
              </w:rPr>
              <w:t>3</w:t>
            </w:r>
            <w:r w:rsidR="00AB3EED">
              <w:rPr>
                <w:noProof/>
                <w:webHidden/>
              </w:rPr>
              <w:fldChar w:fldCharType="end"/>
            </w:r>
          </w:hyperlink>
        </w:p>
        <w:p w14:paraId="1511F333" w14:textId="77777777" w:rsidR="00FF7751" w:rsidRDefault="007555A5">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477B75">
              <w:rPr>
                <w:noProof/>
                <w:webHidden/>
              </w:rPr>
              <w:t>4</w:t>
            </w:r>
            <w:r w:rsidR="00AB3EED">
              <w:rPr>
                <w:noProof/>
                <w:webHidden/>
              </w:rPr>
              <w:fldChar w:fldCharType="end"/>
            </w:r>
          </w:hyperlink>
        </w:p>
        <w:p w14:paraId="6CABA1EC" w14:textId="77777777" w:rsidR="00FF7751" w:rsidRDefault="007555A5">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477B75">
              <w:rPr>
                <w:noProof/>
                <w:webHidden/>
              </w:rPr>
              <w:t>5</w:t>
            </w:r>
            <w:r w:rsidR="00AB3EED">
              <w:rPr>
                <w:noProof/>
                <w:webHidden/>
              </w:rPr>
              <w:fldChar w:fldCharType="end"/>
            </w:r>
          </w:hyperlink>
        </w:p>
        <w:p w14:paraId="0F6FD5FF" w14:textId="77777777" w:rsidR="00FF7751" w:rsidRDefault="007555A5">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477B75">
              <w:rPr>
                <w:noProof/>
                <w:webHidden/>
              </w:rPr>
              <w:t>7</w:t>
            </w:r>
            <w:r w:rsidR="00AB3EED">
              <w:rPr>
                <w:noProof/>
                <w:webHidden/>
              </w:rPr>
              <w:fldChar w:fldCharType="end"/>
            </w:r>
          </w:hyperlink>
        </w:p>
        <w:p w14:paraId="50714378" w14:textId="77777777" w:rsidR="00FF7751" w:rsidRDefault="007555A5">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477B75">
              <w:rPr>
                <w:noProof/>
                <w:webHidden/>
              </w:rPr>
              <w:t>11</w:t>
            </w:r>
            <w:r w:rsidR="00AB3EED">
              <w:rPr>
                <w:noProof/>
                <w:webHidden/>
              </w:rPr>
              <w:fldChar w:fldCharType="end"/>
            </w:r>
          </w:hyperlink>
        </w:p>
        <w:p w14:paraId="24363666" w14:textId="77777777" w:rsidR="00FF7751" w:rsidRDefault="007555A5">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477B75">
              <w:rPr>
                <w:noProof/>
                <w:webHidden/>
              </w:rPr>
              <w:t>12</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0"/>
    </w:p>
    <w:p w14:paraId="416869BE" w14:textId="2541A0CD" w:rsidR="002947C0" w:rsidRDefault="00D94508" w:rsidP="001D049C">
      <w:pPr>
        <w:rPr>
          <w:rFonts w:cstheme="minorHAnsi"/>
          <w:sz w:val="24"/>
          <w:szCs w:val="24"/>
        </w:rPr>
      </w:pPr>
      <w:bookmarkStart w:id="1"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632127DA" w14:textId="77777777" w:rsidR="002947C0" w:rsidRDefault="002947C0" w:rsidP="001D049C">
      <w:pPr>
        <w:rPr>
          <w:rFonts w:cstheme="minorHAnsi"/>
          <w:sz w:val="24"/>
          <w:szCs w:val="24"/>
        </w:rPr>
      </w:pPr>
    </w:p>
    <w:p w14:paraId="0A02BFC6" w14:textId="77777777" w:rsidR="002947C0" w:rsidRDefault="002947C0" w:rsidP="001D049C">
      <w:pPr>
        <w:rPr>
          <w:rFonts w:cstheme="minorHAnsi"/>
          <w:sz w:val="24"/>
          <w:szCs w:val="24"/>
        </w:rPr>
      </w:pPr>
    </w:p>
    <w:p w14:paraId="2683BFC9" w14:textId="77777777" w:rsidR="002947C0" w:rsidRDefault="002947C0" w:rsidP="001D049C">
      <w:pPr>
        <w:rPr>
          <w:rFonts w:cstheme="minorHAnsi"/>
          <w:sz w:val="24"/>
          <w:szCs w:val="24"/>
        </w:rPr>
      </w:pPr>
    </w:p>
    <w:p w14:paraId="276145FB" w14:textId="77777777" w:rsidR="002947C0" w:rsidRDefault="002947C0" w:rsidP="001D049C">
      <w:pPr>
        <w:rPr>
          <w:rFonts w:cstheme="minorHAnsi"/>
          <w:sz w:val="24"/>
          <w:szCs w:val="24"/>
        </w:rPr>
      </w:pPr>
    </w:p>
    <w:p w14:paraId="218E96B9" w14:textId="77777777" w:rsidR="002947C0" w:rsidRDefault="002947C0" w:rsidP="001D049C">
      <w:pPr>
        <w:rPr>
          <w:rFonts w:cstheme="minorHAnsi"/>
          <w:sz w:val="24"/>
          <w:szCs w:val="24"/>
        </w:rPr>
      </w:pPr>
    </w:p>
    <w:p w14:paraId="7638EF1A" w14:textId="77777777" w:rsidR="002947C0" w:rsidRDefault="002947C0" w:rsidP="001D049C">
      <w:pPr>
        <w:rPr>
          <w:rFonts w:cstheme="minorHAnsi"/>
          <w:sz w:val="24"/>
          <w:szCs w:val="24"/>
        </w:rPr>
      </w:pPr>
    </w:p>
    <w:p w14:paraId="0139A59F" w14:textId="77777777" w:rsidR="002947C0" w:rsidRDefault="002947C0" w:rsidP="001D049C">
      <w:pPr>
        <w:rPr>
          <w:rFonts w:cstheme="minorHAnsi"/>
          <w:sz w:val="24"/>
          <w:szCs w:val="24"/>
        </w:rPr>
      </w:pPr>
    </w:p>
    <w:p w14:paraId="1B936AE7" w14:textId="77777777" w:rsidR="002947C0" w:rsidRDefault="002947C0" w:rsidP="001D049C">
      <w:pPr>
        <w:rPr>
          <w:rFonts w:cstheme="minorHAnsi"/>
          <w:sz w:val="24"/>
          <w:szCs w:val="24"/>
        </w:rPr>
      </w:pPr>
    </w:p>
    <w:p w14:paraId="0178E4DB" w14:textId="77777777" w:rsidR="002947C0" w:rsidRDefault="002947C0" w:rsidP="001D049C">
      <w:pPr>
        <w:rPr>
          <w:rFonts w:cstheme="minorHAnsi"/>
          <w:sz w:val="24"/>
          <w:szCs w:val="24"/>
        </w:rPr>
      </w:pPr>
    </w:p>
    <w:p w14:paraId="15F068BC" w14:textId="77777777" w:rsidR="002947C0" w:rsidRDefault="002947C0" w:rsidP="001D049C">
      <w:pPr>
        <w:rPr>
          <w:rFonts w:cstheme="minorHAnsi"/>
          <w:sz w:val="24"/>
          <w:szCs w:val="24"/>
        </w:rPr>
      </w:pPr>
    </w:p>
    <w:p w14:paraId="42EEB4D9" w14:textId="77777777" w:rsidR="002947C0" w:rsidRDefault="002947C0" w:rsidP="001D049C">
      <w:pPr>
        <w:rPr>
          <w:rFonts w:cstheme="minorHAnsi"/>
          <w:sz w:val="24"/>
          <w:szCs w:val="24"/>
        </w:rPr>
      </w:pPr>
    </w:p>
    <w:p w14:paraId="5A9CCD89" w14:textId="77777777" w:rsidR="002947C0" w:rsidRDefault="002947C0" w:rsidP="001D049C">
      <w:pPr>
        <w:rPr>
          <w:rFonts w:cstheme="minorHAnsi"/>
          <w:sz w:val="24"/>
          <w:szCs w:val="24"/>
        </w:rPr>
      </w:pPr>
    </w:p>
    <w:p w14:paraId="59C67E5B" w14:textId="77777777" w:rsidR="002947C0" w:rsidRDefault="002947C0" w:rsidP="001D049C">
      <w:pPr>
        <w:rPr>
          <w:rFonts w:cstheme="minorHAnsi"/>
          <w:sz w:val="24"/>
          <w:szCs w:val="24"/>
        </w:rPr>
      </w:pPr>
    </w:p>
    <w:p w14:paraId="2BE03296" w14:textId="77777777" w:rsidR="00752C50" w:rsidRDefault="00752C50" w:rsidP="001D049C">
      <w:pPr>
        <w:rPr>
          <w:rFonts w:cstheme="minorHAnsi"/>
          <w:sz w:val="24"/>
          <w:szCs w:val="24"/>
        </w:rPr>
      </w:pPr>
    </w:p>
    <w:p w14:paraId="3223F6E3" w14:textId="5DAD79A9" w:rsidR="00D94508" w:rsidRPr="00D94508" w:rsidRDefault="00BE0C9A" w:rsidP="001D049C">
      <w:pPr>
        <w:rPr>
          <w:rFonts w:cstheme="minorHAnsi"/>
          <w:sz w:val="24"/>
          <w:szCs w:val="24"/>
        </w:rPr>
      </w:pPr>
      <w:r>
        <w:rPr>
          <w:rFonts w:cstheme="minorHAnsi"/>
          <w:sz w:val="24"/>
          <w:szCs w:val="24"/>
        </w:rPr>
        <w:t xml:space="preserve">  </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lastRenderedPageBreak/>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7C52E874" w14:textId="14458BF9"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27378A">
        <w:rPr>
          <w:rFonts w:cstheme="minorHAnsi"/>
          <w:sz w:val="24"/>
          <w:szCs w:val="24"/>
        </w:rPr>
        <w:t xml:space="preserve"> </w:t>
      </w:r>
      <w:r w:rsidR="0027378A">
        <w:rPr>
          <w:rFonts w:cstheme="minorHAnsi"/>
          <w:sz w:val="24"/>
          <w:szCs w:val="24"/>
        </w:rPr>
        <w:fldChar w:fldCharType="begin"/>
      </w:r>
      <w:r w:rsidR="0027378A">
        <w:rPr>
          <w:rFonts w:cstheme="minorHAnsi"/>
          <w:sz w:val="24"/>
          <w:szCs w:val="24"/>
        </w:rPr>
        <w:instrText xml:space="preserve"> ADDIN EN.CITE &lt;EndNote&gt;&lt;Cite&gt;&lt;Author&gt;Lamboy&lt;/Author&gt;&lt;Year&gt;2002&lt;/Year&gt;&lt;RecNum&gt;23&lt;/RecNum&gt;&lt;DisplayText&gt;(Lamboy, 2002)&lt;/DisplayText&gt;&lt;record&gt;&lt;rec-number&gt;23&lt;/rec-number&gt;&lt;foreign-keys&gt;&lt;key app="EN" db-id="p525vp2v22fds5eattnxxrff00x9sar9vfaf" timestamp="1649072626"&gt;23&lt;/key&gt;&lt;/foreign-keys&gt;&lt;ref-type name="Journal Article"&gt;17&lt;/ref-type&gt;&lt;contributors&gt;&lt;authors&gt;&lt;author&gt;Carmen Lamboy&lt;/author&gt;&lt;/authors&gt;&lt;/contributors&gt;&lt;titles&gt;&lt;title&gt;Microsoft Windows XP Accessibility Features&lt;/title&gt;&lt;/titles&gt;&lt;dates&gt;&lt;year&gt;2002&lt;/year&gt;&lt;/dates&gt;&lt;urls&gt;&lt;related-urls&gt;&lt;url&gt;https://members.aect.org/publications/proceedings/archived/2002_Dallas_vol_2.pdf&lt;/url&gt;&lt;/related-urls&gt;&lt;/urls&gt;&lt;/record&gt;&lt;/Cite&gt;&lt;/EndNote&gt;</w:instrText>
      </w:r>
      <w:r w:rsidR="0027378A">
        <w:rPr>
          <w:rFonts w:cstheme="minorHAnsi"/>
          <w:sz w:val="24"/>
          <w:szCs w:val="24"/>
        </w:rPr>
        <w:fldChar w:fldCharType="separate"/>
      </w:r>
      <w:r w:rsidR="0027378A">
        <w:rPr>
          <w:rFonts w:cstheme="minorHAnsi"/>
          <w:noProof/>
          <w:sz w:val="24"/>
          <w:szCs w:val="24"/>
        </w:rPr>
        <w:t>(Lamboy, 2002)</w:t>
      </w:r>
      <w:r w:rsidR="0027378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Default="003723A2" w:rsidP="003723A2"/>
    <w:p w14:paraId="374DB558" w14:textId="77777777" w:rsidR="002947C0" w:rsidRDefault="002947C0" w:rsidP="003723A2"/>
    <w:p w14:paraId="3B32B12F" w14:textId="77777777" w:rsidR="002947C0" w:rsidRDefault="002947C0" w:rsidP="003723A2"/>
    <w:p w14:paraId="22C4251A" w14:textId="77777777" w:rsidR="002947C0" w:rsidRDefault="002947C0" w:rsidP="003723A2"/>
    <w:p w14:paraId="59D025CB" w14:textId="77777777" w:rsidR="002947C0" w:rsidRDefault="002947C0" w:rsidP="003723A2"/>
    <w:p w14:paraId="2146C44D" w14:textId="77777777" w:rsidR="002947C0" w:rsidRDefault="002947C0" w:rsidP="003723A2"/>
    <w:p w14:paraId="32E57280" w14:textId="77777777" w:rsidR="002947C0" w:rsidRDefault="002947C0" w:rsidP="003723A2"/>
    <w:p w14:paraId="5FC83DE4" w14:textId="588716DD" w:rsidR="00420C86" w:rsidRDefault="00420C86" w:rsidP="00632557">
      <w:pPr>
        <w:pStyle w:val="Heading2"/>
      </w:pPr>
      <w:r>
        <w:lastRenderedPageBreak/>
        <w:t xml:space="preserve"> </w:t>
      </w:r>
      <w:bookmarkStart w:id="3" w:name="_Toc99127491"/>
      <w:r w:rsidR="004573E3">
        <w:t>Methodology</w:t>
      </w:r>
      <w:bookmarkEnd w:id="3"/>
    </w:p>
    <w:p w14:paraId="1FFB4C2A" w14:textId="6E348D9E"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27378A">
        <w:rPr>
          <w:rFonts w:cstheme="minorHAnsi"/>
          <w:sz w:val="24"/>
          <w:szCs w:val="24"/>
        </w:rPr>
        <w:t xml:space="preserve"> </w:t>
      </w:r>
      <w:r w:rsidR="0027378A">
        <w:rPr>
          <w:rFonts w:cstheme="minorHAnsi"/>
          <w:sz w:val="24"/>
          <w:szCs w:val="24"/>
        </w:rPr>
        <w:fldChar w:fldCharType="begin"/>
      </w:r>
      <w:r w:rsidR="007555A5">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27378A">
        <w:rPr>
          <w:rFonts w:cstheme="minorHAnsi"/>
          <w:sz w:val="24"/>
          <w:szCs w:val="24"/>
        </w:rPr>
        <w:fldChar w:fldCharType="separate"/>
      </w:r>
      <w:r w:rsidR="007555A5">
        <w:rPr>
          <w:rFonts w:cstheme="minorHAnsi"/>
          <w:noProof/>
          <w:sz w:val="24"/>
          <w:szCs w:val="24"/>
        </w:rPr>
        <w:t>(Mark, 2016)</w:t>
      </w:r>
      <w:r w:rsidR="0027378A">
        <w:rPr>
          <w:rFonts w:cstheme="minorHAnsi"/>
          <w:sz w:val="24"/>
          <w:szCs w:val="24"/>
        </w:rPr>
        <w:fldChar w:fldCharType="end"/>
      </w:r>
      <w:r w:rsidR="0027378A">
        <w:rPr>
          <w:rFonts w:cstheme="minorHAnsi"/>
          <w:sz w:val="24"/>
          <w:szCs w:val="24"/>
        </w:rPr>
        <w:t>.</w:t>
      </w:r>
      <w:r w:rsidRPr="00E42E07">
        <w:rPr>
          <w:rFonts w:cstheme="minorHAnsi"/>
          <w:sz w:val="24"/>
          <w:szCs w:val="24"/>
        </w:rPr>
        <w:t xml:space="preserve"> </w:t>
      </w:r>
    </w:p>
    <w:p w14:paraId="77FF0D55" w14:textId="20BA1FE7"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27378A">
        <w:rPr>
          <w:rFonts w:cstheme="minorHAnsi"/>
          <w:sz w:val="24"/>
          <w:szCs w:val="24"/>
        </w:rPr>
        <w:t xml:space="preserve"> </w:t>
      </w:r>
      <w:r w:rsidR="0027378A">
        <w:rPr>
          <w:rFonts w:cstheme="minorHAnsi"/>
          <w:sz w:val="24"/>
          <w:szCs w:val="24"/>
        </w:rPr>
        <w:fldChar w:fldCharType="begin"/>
      </w:r>
      <w:r w:rsidR="0027378A">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27378A">
        <w:rPr>
          <w:rFonts w:cstheme="minorHAnsi"/>
          <w:sz w:val="24"/>
          <w:szCs w:val="24"/>
        </w:rPr>
        <w:fldChar w:fldCharType="separate"/>
      </w:r>
      <w:r w:rsidR="0027378A">
        <w:rPr>
          <w:rFonts w:cstheme="minorHAnsi"/>
          <w:noProof/>
          <w:sz w:val="24"/>
          <w:szCs w:val="24"/>
        </w:rPr>
        <w:t>(Kymäläinen, 2018)</w:t>
      </w:r>
      <w:r w:rsidR="0027378A">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DA1B1F" w14:paraId="3C8D9E95" w14:textId="77777777" w:rsidTr="006C168A">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1920" w:type="dxa"/>
          </w:tcPr>
          <w:p w14:paraId="3C50486A" w14:textId="77777777" w:rsidR="00DA1B1F" w:rsidRPr="00D10E64" w:rsidRDefault="00DA1B1F" w:rsidP="00764D9E">
            <w:pPr>
              <w:rPr>
                <w:b/>
                <w:sz w:val="24"/>
                <w:szCs w:val="24"/>
              </w:rPr>
            </w:pPr>
            <w:r w:rsidRPr="00D10E64">
              <w:rPr>
                <w:b/>
                <w:sz w:val="24"/>
                <w:szCs w:val="24"/>
              </w:rPr>
              <w:t>VM Name</w:t>
            </w:r>
          </w:p>
        </w:tc>
        <w:tc>
          <w:tcPr>
            <w:tcW w:w="2753"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6C168A">
        <w:tc>
          <w:tcPr>
            <w:tcW w:w="2299" w:type="dxa"/>
          </w:tcPr>
          <w:p w14:paraId="2009879B" w14:textId="77777777" w:rsidR="00DA1B1F" w:rsidRPr="00D10E64" w:rsidRDefault="00DA1B1F" w:rsidP="00764D9E">
            <w:pPr>
              <w:rPr>
                <w:sz w:val="24"/>
                <w:szCs w:val="24"/>
              </w:rPr>
            </w:pPr>
          </w:p>
        </w:tc>
        <w:tc>
          <w:tcPr>
            <w:tcW w:w="1920" w:type="dxa"/>
          </w:tcPr>
          <w:p w14:paraId="28A4181B" w14:textId="77777777" w:rsidR="00DA1B1F" w:rsidRPr="00D10E64" w:rsidRDefault="00DA1B1F" w:rsidP="00764D9E">
            <w:pPr>
              <w:rPr>
                <w:sz w:val="24"/>
                <w:szCs w:val="24"/>
              </w:rPr>
            </w:pPr>
            <w:r w:rsidRPr="00D10E64">
              <w:rPr>
                <w:sz w:val="24"/>
                <w:szCs w:val="24"/>
              </w:rPr>
              <w:t>DC01</w:t>
            </w:r>
          </w:p>
        </w:tc>
        <w:tc>
          <w:tcPr>
            <w:tcW w:w="2753" w:type="dxa"/>
          </w:tcPr>
          <w:p w14:paraId="3A3D92A2" w14:textId="1D469F1E" w:rsidR="00DA1B1F" w:rsidRPr="00D10E64" w:rsidRDefault="00DA1B1F" w:rsidP="00764D9E">
            <w:pPr>
              <w:rPr>
                <w:sz w:val="24"/>
                <w:szCs w:val="24"/>
              </w:rPr>
            </w:pPr>
            <w:r w:rsidRPr="00D10E64">
              <w:rPr>
                <w:sz w:val="24"/>
                <w:szCs w:val="24"/>
              </w:rPr>
              <w:t>1</w:t>
            </w:r>
            <w:r w:rsidR="006C168A">
              <w:rPr>
                <w:sz w:val="24"/>
                <w:szCs w:val="24"/>
              </w:rPr>
              <w:t>92.168.1.222</w:t>
            </w:r>
          </w:p>
          <w:p w14:paraId="672F2DFC" w14:textId="2780AA24" w:rsidR="00454FC6" w:rsidRPr="00D10E64" w:rsidRDefault="00454FC6" w:rsidP="00764D9E">
            <w:pPr>
              <w:rPr>
                <w:sz w:val="24"/>
                <w:szCs w:val="24"/>
              </w:rPr>
            </w:pPr>
            <w:proofErr w:type="spellStart"/>
            <w:r w:rsidRPr="00D10E64">
              <w:rPr>
                <w:sz w:val="24"/>
                <w:szCs w:val="24"/>
              </w:rPr>
              <w:t>Netmask</w:t>
            </w:r>
            <w:proofErr w:type="spellEnd"/>
            <w:r w:rsidRPr="00D10E64">
              <w:rPr>
                <w:sz w:val="24"/>
                <w:szCs w:val="24"/>
              </w:rPr>
              <w:t xml:space="preserve"> :255.</w:t>
            </w:r>
            <w:r w:rsidR="006C168A">
              <w:rPr>
                <w:sz w:val="24"/>
                <w:szCs w:val="24"/>
              </w:rPr>
              <w:t>2</w:t>
            </w:r>
            <w:r w:rsidRPr="00D10E64">
              <w:rPr>
                <w:sz w:val="24"/>
                <w:szCs w:val="24"/>
              </w:rPr>
              <w:t>55</w:t>
            </w:r>
            <w:r w:rsidR="006C168A">
              <w:rPr>
                <w:sz w:val="24"/>
                <w:szCs w:val="24"/>
              </w:rPr>
              <w:t>.255.0</w:t>
            </w:r>
          </w:p>
          <w:p w14:paraId="18041449" w14:textId="6A1BF08C" w:rsidR="00454FC6" w:rsidRPr="00D10E64" w:rsidRDefault="00454FC6" w:rsidP="006C168A">
            <w:pPr>
              <w:rPr>
                <w:sz w:val="24"/>
                <w:szCs w:val="24"/>
              </w:rPr>
            </w:pPr>
            <w:r w:rsidRPr="00D10E64">
              <w:rPr>
                <w:sz w:val="24"/>
                <w:szCs w:val="24"/>
              </w:rPr>
              <w:t>DNS: 1</w:t>
            </w:r>
            <w:r w:rsidR="006C168A">
              <w:rPr>
                <w:sz w:val="24"/>
                <w:szCs w:val="24"/>
              </w:rPr>
              <w:t>92.168.1.1</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6C168A">
        <w:tc>
          <w:tcPr>
            <w:tcW w:w="2299" w:type="dxa"/>
          </w:tcPr>
          <w:p w14:paraId="42486470" w14:textId="77777777" w:rsidR="00DA1B1F" w:rsidRPr="00D10E64" w:rsidRDefault="00DA1B1F" w:rsidP="00764D9E">
            <w:pPr>
              <w:rPr>
                <w:sz w:val="24"/>
                <w:szCs w:val="24"/>
              </w:rPr>
            </w:pPr>
            <w:r w:rsidRPr="00D10E64">
              <w:rPr>
                <w:sz w:val="24"/>
                <w:szCs w:val="24"/>
              </w:rPr>
              <w:t>2</w:t>
            </w:r>
          </w:p>
        </w:tc>
        <w:tc>
          <w:tcPr>
            <w:tcW w:w="1920" w:type="dxa"/>
          </w:tcPr>
          <w:p w14:paraId="6E41F6C0" w14:textId="77777777" w:rsidR="00DA1B1F" w:rsidRPr="00D10E64" w:rsidRDefault="00DA1B1F" w:rsidP="00764D9E">
            <w:pPr>
              <w:rPr>
                <w:sz w:val="24"/>
                <w:szCs w:val="24"/>
              </w:rPr>
            </w:pPr>
            <w:r w:rsidRPr="00D10E64">
              <w:rPr>
                <w:sz w:val="24"/>
                <w:szCs w:val="24"/>
              </w:rPr>
              <w:t>DC02</w:t>
            </w:r>
          </w:p>
        </w:tc>
        <w:tc>
          <w:tcPr>
            <w:tcW w:w="2753" w:type="dxa"/>
          </w:tcPr>
          <w:p w14:paraId="4297B5EA" w14:textId="2566B00A" w:rsidR="006C168A" w:rsidRPr="00D10E64" w:rsidRDefault="006C168A" w:rsidP="006C168A">
            <w:pPr>
              <w:rPr>
                <w:sz w:val="24"/>
                <w:szCs w:val="24"/>
              </w:rPr>
            </w:pPr>
            <w:r w:rsidRPr="00D10E64">
              <w:rPr>
                <w:sz w:val="24"/>
                <w:szCs w:val="24"/>
              </w:rPr>
              <w:t>1</w:t>
            </w:r>
            <w:r>
              <w:rPr>
                <w:sz w:val="24"/>
                <w:szCs w:val="24"/>
              </w:rPr>
              <w:t>92.168.1.223</w:t>
            </w:r>
          </w:p>
          <w:p w14:paraId="512A9A03"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153D54CB" w14:textId="6A635448" w:rsidR="00454FC6" w:rsidRPr="00D10E64" w:rsidRDefault="006C168A" w:rsidP="006C168A">
            <w:pPr>
              <w:rPr>
                <w:sz w:val="24"/>
                <w:szCs w:val="24"/>
              </w:rPr>
            </w:pPr>
            <w:r w:rsidRPr="00D10E64">
              <w:rPr>
                <w:sz w:val="24"/>
                <w:szCs w:val="24"/>
              </w:rPr>
              <w:t>DNS: 1</w:t>
            </w:r>
            <w:r>
              <w:rPr>
                <w:sz w:val="24"/>
                <w:szCs w:val="24"/>
              </w:rPr>
              <w:t>92.168.1.1</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6C168A">
        <w:tc>
          <w:tcPr>
            <w:tcW w:w="2299" w:type="dxa"/>
          </w:tcPr>
          <w:p w14:paraId="1A269D5C" w14:textId="77777777" w:rsidR="006C0854" w:rsidRPr="00D10E64" w:rsidRDefault="006C0854" w:rsidP="00764D9E">
            <w:pPr>
              <w:rPr>
                <w:sz w:val="24"/>
                <w:szCs w:val="24"/>
              </w:rPr>
            </w:pPr>
            <w:r w:rsidRPr="00D10E64">
              <w:rPr>
                <w:sz w:val="24"/>
                <w:szCs w:val="24"/>
              </w:rPr>
              <w:t>3</w:t>
            </w:r>
          </w:p>
        </w:tc>
        <w:tc>
          <w:tcPr>
            <w:tcW w:w="1920" w:type="dxa"/>
          </w:tcPr>
          <w:p w14:paraId="566F80BB" w14:textId="77777777" w:rsidR="006C0854" w:rsidRPr="00D10E64" w:rsidRDefault="006C0854" w:rsidP="00764D9E">
            <w:pPr>
              <w:rPr>
                <w:sz w:val="24"/>
                <w:szCs w:val="24"/>
              </w:rPr>
            </w:pPr>
            <w:r w:rsidRPr="00D10E64">
              <w:rPr>
                <w:sz w:val="24"/>
                <w:szCs w:val="24"/>
              </w:rPr>
              <w:t>Client01</w:t>
            </w:r>
          </w:p>
        </w:tc>
        <w:tc>
          <w:tcPr>
            <w:tcW w:w="2753" w:type="dxa"/>
          </w:tcPr>
          <w:p w14:paraId="0B10872E" w14:textId="644F87FC" w:rsidR="006C168A" w:rsidRPr="00D10E64" w:rsidRDefault="006C168A" w:rsidP="006C168A">
            <w:pPr>
              <w:rPr>
                <w:sz w:val="24"/>
                <w:szCs w:val="24"/>
              </w:rPr>
            </w:pPr>
            <w:r w:rsidRPr="00D10E64">
              <w:rPr>
                <w:sz w:val="24"/>
                <w:szCs w:val="24"/>
              </w:rPr>
              <w:t>1</w:t>
            </w:r>
            <w:r>
              <w:rPr>
                <w:sz w:val="24"/>
                <w:szCs w:val="24"/>
              </w:rPr>
              <w:t>92.168.1.225</w:t>
            </w:r>
          </w:p>
          <w:p w14:paraId="141EB59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2667E789" w14:textId="792A5A4B"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6C168A">
        <w:tc>
          <w:tcPr>
            <w:tcW w:w="2299" w:type="dxa"/>
          </w:tcPr>
          <w:p w14:paraId="380A6D54" w14:textId="77777777" w:rsidR="006C0854" w:rsidRPr="00D10E64" w:rsidRDefault="006C0854" w:rsidP="00764D9E">
            <w:pPr>
              <w:rPr>
                <w:sz w:val="24"/>
                <w:szCs w:val="24"/>
              </w:rPr>
            </w:pPr>
            <w:r w:rsidRPr="00D10E64">
              <w:rPr>
                <w:sz w:val="24"/>
                <w:szCs w:val="24"/>
              </w:rPr>
              <w:t>4</w:t>
            </w:r>
          </w:p>
        </w:tc>
        <w:tc>
          <w:tcPr>
            <w:tcW w:w="1920" w:type="dxa"/>
          </w:tcPr>
          <w:p w14:paraId="0310F700" w14:textId="77777777" w:rsidR="006C0854" w:rsidRPr="00D10E64" w:rsidRDefault="006C0854" w:rsidP="00764D9E">
            <w:pPr>
              <w:rPr>
                <w:sz w:val="24"/>
                <w:szCs w:val="24"/>
              </w:rPr>
            </w:pPr>
            <w:r w:rsidRPr="00D10E64">
              <w:rPr>
                <w:sz w:val="24"/>
                <w:szCs w:val="24"/>
              </w:rPr>
              <w:t>Client02</w:t>
            </w:r>
          </w:p>
        </w:tc>
        <w:tc>
          <w:tcPr>
            <w:tcW w:w="2753" w:type="dxa"/>
          </w:tcPr>
          <w:p w14:paraId="1628FD7F" w14:textId="0F16BECA" w:rsidR="006C168A" w:rsidRPr="00D10E64" w:rsidRDefault="006C168A" w:rsidP="006C168A">
            <w:pPr>
              <w:rPr>
                <w:sz w:val="24"/>
                <w:szCs w:val="24"/>
              </w:rPr>
            </w:pPr>
            <w:r w:rsidRPr="00D10E64">
              <w:rPr>
                <w:sz w:val="24"/>
                <w:szCs w:val="24"/>
              </w:rPr>
              <w:t>1</w:t>
            </w:r>
            <w:r>
              <w:rPr>
                <w:sz w:val="24"/>
                <w:szCs w:val="24"/>
              </w:rPr>
              <w:t>92.168.1.226</w:t>
            </w:r>
          </w:p>
          <w:p w14:paraId="3D91AD88"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06C9D7B5" w14:textId="18BAFD52"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6C168A">
        <w:tc>
          <w:tcPr>
            <w:tcW w:w="2299" w:type="dxa"/>
          </w:tcPr>
          <w:p w14:paraId="5A062A8A" w14:textId="77777777" w:rsidR="006C0854" w:rsidRPr="00D10E64" w:rsidRDefault="006C0854" w:rsidP="00764D9E">
            <w:pPr>
              <w:rPr>
                <w:sz w:val="24"/>
                <w:szCs w:val="24"/>
              </w:rPr>
            </w:pPr>
            <w:r w:rsidRPr="00D10E64">
              <w:rPr>
                <w:sz w:val="24"/>
                <w:szCs w:val="24"/>
              </w:rPr>
              <w:lastRenderedPageBreak/>
              <w:t>5</w:t>
            </w:r>
          </w:p>
        </w:tc>
        <w:tc>
          <w:tcPr>
            <w:tcW w:w="1920" w:type="dxa"/>
          </w:tcPr>
          <w:p w14:paraId="399ACEFE" w14:textId="77777777" w:rsidR="006C0854" w:rsidRPr="00D10E64" w:rsidRDefault="006C0854" w:rsidP="00764D9E">
            <w:pPr>
              <w:rPr>
                <w:sz w:val="24"/>
                <w:szCs w:val="24"/>
              </w:rPr>
            </w:pPr>
            <w:r w:rsidRPr="00D10E64">
              <w:rPr>
                <w:sz w:val="24"/>
                <w:szCs w:val="24"/>
              </w:rPr>
              <w:t>Client03</w:t>
            </w:r>
          </w:p>
        </w:tc>
        <w:tc>
          <w:tcPr>
            <w:tcW w:w="2753" w:type="dxa"/>
          </w:tcPr>
          <w:p w14:paraId="648062CB" w14:textId="1237E06C" w:rsidR="006C168A" w:rsidRPr="00D10E64" w:rsidRDefault="006C168A" w:rsidP="006C168A">
            <w:pPr>
              <w:rPr>
                <w:sz w:val="24"/>
                <w:szCs w:val="24"/>
              </w:rPr>
            </w:pPr>
            <w:r w:rsidRPr="00D10E64">
              <w:rPr>
                <w:sz w:val="24"/>
                <w:szCs w:val="24"/>
              </w:rPr>
              <w:t>1</w:t>
            </w:r>
            <w:r>
              <w:rPr>
                <w:sz w:val="24"/>
                <w:szCs w:val="24"/>
              </w:rPr>
              <w:t>92.168.1.227</w:t>
            </w:r>
          </w:p>
          <w:p w14:paraId="2C5AFAC9"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6531B30D" w14:textId="3953C03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6C168A">
        <w:tc>
          <w:tcPr>
            <w:tcW w:w="2299" w:type="dxa"/>
          </w:tcPr>
          <w:p w14:paraId="5F475858" w14:textId="77777777" w:rsidR="006C0854" w:rsidRPr="00D10E64" w:rsidRDefault="006C0854" w:rsidP="00764D9E">
            <w:pPr>
              <w:rPr>
                <w:sz w:val="24"/>
                <w:szCs w:val="24"/>
              </w:rPr>
            </w:pPr>
            <w:r w:rsidRPr="00D10E64">
              <w:rPr>
                <w:sz w:val="24"/>
                <w:szCs w:val="24"/>
              </w:rPr>
              <w:t>6</w:t>
            </w:r>
          </w:p>
        </w:tc>
        <w:tc>
          <w:tcPr>
            <w:tcW w:w="1920" w:type="dxa"/>
          </w:tcPr>
          <w:p w14:paraId="4F1505EE" w14:textId="77777777" w:rsidR="006C0854" w:rsidRPr="00D10E64" w:rsidRDefault="006C0854" w:rsidP="00764D9E">
            <w:pPr>
              <w:rPr>
                <w:sz w:val="24"/>
                <w:szCs w:val="24"/>
              </w:rPr>
            </w:pPr>
            <w:r w:rsidRPr="00D10E64">
              <w:rPr>
                <w:sz w:val="24"/>
                <w:szCs w:val="24"/>
              </w:rPr>
              <w:t>Client04</w:t>
            </w:r>
          </w:p>
        </w:tc>
        <w:tc>
          <w:tcPr>
            <w:tcW w:w="2753" w:type="dxa"/>
          </w:tcPr>
          <w:p w14:paraId="30788323" w14:textId="4C72F6CB" w:rsidR="006C168A" w:rsidRPr="00D10E64" w:rsidRDefault="006C168A" w:rsidP="006C168A">
            <w:pPr>
              <w:rPr>
                <w:sz w:val="24"/>
                <w:szCs w:val="24"/>
              </w:rPr>
            </w:pPr>
            <w:r w:rsidRPr="00D10E64">
              <w:rPr>
                <w:sz w:val="24"/>
                <w:szCs w:val="24"/>
              </w:rPr>
              <w:t>1</w:t>
            </w:r>
            <w:r>
              <w:rPr>
                <w:sz w:val="24"/>
                <w:szCs w:val="24"/>
              </w:rPr>
              <w:t>92.168.1.228</w:t>
            </w:r>
          </w:p>
          <w:p w14:paraId="1A4B951B"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20237CC" w14:textId="60A3F9E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6C168A">
        <w:tc>
          <w:tcPr>
            <w:tcW w:w="2299" w:type="dxa"/>
          </w:tcPr>
          <w:p w14:paraId="4C58ADF5" w14:textId="77777777" w:rsidR="006C0854" w:rsidRPr="00D10E64" w:rsidRDefault="006C0854" w:rsidP="00764D9E">
            <w:pPr>
              <w:rPr>
                <w:sz w:val="24"/>
                <w:szCs w:val="24"/>
              </w:rPr>
            </w:pPr>
            <w:r w:rsidRPr="00D10E64">
              <w:rPr>
                <w:sz w:val="24"/>
                <w:szCs w:val="24"/>
              </w:rPr>
              <w:t>7</w:t>
            </w:r>
          </w:p>
        </w:tc>
        <w:tc>
          <w:tcPr>
            <w:tcW w:w="1920" w:type="dxa"/>
          </w:tcPr>
          <w:p w14:paraId="01165B29" w14:textId="77777777" w:rsidR="006C0854" w:rsidRPr="00D10E64" w:rsidRDefault="006C0854" w:rsidP="00764D9E">
            <w:pPr>
              <w:rPr>
                <w:sz w:val="24"/>
                <w:szCs w:val="24"/>
              </w:rPr>
            </w:pPr>
            <w:r w:rsidRPr="00D10E64">
              <w:rPr>
                <w:sz w:val="24"/>
                <w:szCs w:val="24"/>
              </w:rPr>
              <w:t>Client05</w:t>
            </w:r>
          </w:p>
        </w:tc>
        <w:tc>
          <w:tcPr>
            <w:tcW w:w="2753" w:type="dxa"/>
          </w:tcPr>
          <w:p w14:paraId="489E01CC" w14:textId="477A2DAE" w:rsidR="006C168A" w:rsidRPr="00D10E64" w:rsidRDefault="006C168A" w:rsidP="006C168A">
            <w:pPr>
              <w:rPr>
                <w:sz w:val="24"/>
                <w:szCs w:val="24"/>
              </w:rPr>
            </w:pPr>
            <w:r w:rsidRPr="00D10E64">
              <w:rPr>
                <w:sz w:val="24"/>
                <w:szCs w:val="24"/>
              </w:rPr>
              <w:t>1</w:t>
            </w:r>
            <w:r>
              <w:rPr>
                <w:sz w:val="24"/>
                <w:szCs w:val="24"/>
              </w:rPr>
              <w:t>92.168.1.229</w:t>
            </w:r>
          </w:p>
          <w:p w14:paraId="70B7CA5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4E8B08B" w14:textId="55DB817E"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5DC98801"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2134C7C4" w14:textId="77777777" w:rsidR="00206146" w:rsidRDefault="00A7738A" w:rsidP="00632557">
      <w:pPr>
        <w:pStyle w:val="Heading2"/>
      </w:pPr>
      <w:bookmarkStart w:id="4" w:name="_Toc99127492"/>
      <w:r>
        <w:t>Testing</w:t>
      </w:r>
      <w:r w:rsidR="004573E3">
        <w:t>/Revision Log</w:t>
      </w:r>
      <w:bookmarkEnd w:id="4"/>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Pr="00D34D9C" w:rsidRDefault="00652C0F" w:rsidP="008F54BA">
            <w:pPr>
              <w:jc w:val="center"/>
              <w:rPr>
                <w:rFonts w:cstheme="minorHAnsi"/>
                <w:i/>
                <w:sz w:val="24"/>
                <w:szCs w:val="24"/>
              </w:rPr>
            </w:pPr>
            <w:r w:rsidRPr="00D34D9C">
              <w:rPr>
                <w:rFonts w:cstheme="minorHAnsi"/>
                <w:b/>
                <w:i/>
                <w:sz w:val="24"/>
                <w:szCs w:val="24"/>
              </w:rPr>
              <w:t>Task 1: Installing VMware Workstation on the Host Machine</w:t>
            </w:r>
          </w:p>
        </w:tc>
      </w:tr>
      <w:tr w:rsidR="00652C0F" w14:paraId="6C7249C7" w14:textId="77777777" w:rsidTr="00652C0F">
        <w:tc>
          <w:tcPr>
            <w:tcW w:w="9242" w:type="dxa"/>
          </w:tcPr>
          <w:p w14:paraId="442221AA" w14:textId="4BA296A0" w:rsidR="00652C0F" w:rsidRPr="00BE334E" w:rsidRDefault="00652C0F" w:rsidP="00C31152">
            <w:pPr>
              <w:rPr>
                <w:rFonts w:cstheme="minorHAnsi"/>
                <w:sz w:val="24"/>
                <w:szCs w:val="24"/>
              </w:rPr>
            </w:pPr>
            <w:r w:rsidRPr="00BE334E">
              <w:rPr>
                <w:rFonts w:cstheme="minorHAnsi"/>
                <w:sz w:val="24"/>
                <w:szCs w:val="24"/>
              </w:rPr>
              <w:t xml:space="preserve">To Install VMware Workstation or VMware Player, first you need to download </w:t>
            </w:r>
            <w:r w:rsidR="00C31152" w:rsidRPr="00BE334E">
              <w:rPr>
                <w:rFonts w:cstheme="minorHAnsi"/>
                <w:sz w:val="24"/>
                <w:szCs w:val="24"/>
              </w:rPr>
              <w:t xml:space="preserve">the software. </w:t>
            </w:r>
            <w:r w:rsidR="00C31152" w:rsidRPr="00BE334E">
              <w:rPr>
                <w:rFonts w:cstheme="minorHAnsi"/>
                <w:sz w:val="24"/>
                <w:szCs w:val="24"/>
              </w:rPr>
              <w:br/>
              <w:t>Once it is downloaded,</w:t>
            </w:r>
            <w:r w:rsidRPr="00BE334E">
              <w:rPr>
                <w:rFonts w:cstheme="minorHAnsi"/>
                <w:sz w:val="24"/>
                <w:szCs w:val="24"/>
              </w:rPr>
              <w:t xml:space="preserve"> double-click the setup file, and follow the simple steps to complete the installation process</w:t>
            </w:r>
          </w:p>
        </w:tc>
      </w:tr>
      <w:tr w:rsidR="00652C0F" w14:paraId="4D362607" w14:textId="77777777" w:rsidTr="00652C0F">
        <w:tc>
          <w:tcPr>
            <w:tcW w:w="9242" w:type="dxa"/>
          </w:tcPr>
          <w:p w14:paraId="77853B05" w14:textId="7D470991" w:rsidR="00652C0F" w:rsidRPr="00D34D9C" w:rsidRDefault="00E056E1" w:rsidP="008F54BA">
            <w:pPr>
              <w:jc w:val="center"/>
              <w:rPr>
                <w:rFonts w:cstheme="minorHAnsi"/>
                <w:i/>
                <w:sz w:val="24"/>
                <w:szCs w:val="24"/>
              </w:rPr>
            </w:pPr>
            <w:r w:rsidRPr="00D34D9C">
              <w:rPr>
                <w:rFonts w:cstheme="minorHAnsi"/>
                <w:b/>
                <w:i/>
                <w:sz w:val="24"/>
                <w:szCs w:val="24"/>
              </w:rPr>
              <w:t>Task 2: Installing and Configuring the DC</w:t>
            </w:r>
            <w:r w:rsidR="001B26A4" w:rsidRPr="00D34D9C">
              <w:rPr>
                <w:rFonts w:cstheme="minorHAnsi"/>
                <w:b/>
                <w:i/>
                <w:sz w:val="24"/>
                <w:szCs w:val="24"/>
              </w:rPr>
              <w:t>0</w:t>
            </w:r>
            <w:r w:rsidRPr="00D34D9C">
              <w:rPr>
                <w:rFonts w:cstheme="minorHAnsi"/>
                <w:b/>
                <w:i/>
                <w:sz w:val="24"/>
                <w:szCs w:val="24"/>
              </w:rPr>
              <w:t>1 Virtual Machine</w:t>
            </w:r>
          </w:p>
        </w:tc>
      </w:tr>
      <w:tr w:rsidR="00652C0F" w14:paraId="72D265CA" w14:textId="77777777" w:rsidTr="00652C0F">
        <w:tc>
          <w:tcPr>
            <w:tcW w:w="9242" w:type="dxa"/>
          </w:tcPr>
          <w:p w14:paraId="315DB415" w14:textId="3EB1FE52" w:rsidR="00652C0F" w:rsidRPr="00BE334E" w:rsidRDefault="00E056E1" w:rsidP="00E0466E">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Pr="00BE334E" w:rsidRDefault="00E056E1" w:rsidP="00E0466E">
            <w:pPr>
              <w:rPr>
                <w:rFonts w:cstheme="minorHAnsi"/>
                <w:sz w:val="24"/>
                <w:szCs w:val="24"/>
              </w:rPr>
            </w:pPr>
            <w:r w:rsidRPr="00BE334E">
              <w:rPr>
                <w:rFonts w:cstheme="minorHAnsi"/>
                <w:sz w:val="24"/>
                <w:szCs w:val="24"/>
              </w:rPr>
              <w:t>1. Make sure that the VMware console is active.</w:t>
            </w:r>
          </w:p>
        </w:tc>
      </w:tr>
      <w:tr w:rsidR="00652C0F" w14:paraId="2ADD49FF" w14:textId="77777777" w:rsidTr="00652C0F">
        <w:tc>
          <w:tcPr>
            <w:tcW w:w="9242" w:type="dxa"/>
          </w:tcPr>
          <w:p w14:paraId="74278319" w14:textId="258585FE" w:rsidR="00652C0F" w:rsidRPr="00BE334E" w:rsidRDefault="00E056E1" w:rsidP="00E0466E">
            <w:pPr>
              <w:rPr>
                <w:rFonts w:cstheme="minorHAnsi"/>
                <w:sz w:val="24"/>
                <w:szCs w:val="24"/>
              </w:rPr>
            </w:pPr>
            <w:r w:rsidRPr="00BE334E">
              <w:rPr>
                <w:rFonts w:cstheme="minorHAnsi"/>
                <w:sz w:val="24"/>
                <w:szCs w:val="24"/>
              </w:rPr>
              <w:t>2. Select File and then select New Virtual Machine.</w:t>
            </w:r>
          </w:p>
        </w:tc>
      </w:tr>
      <w:tr w:rsidR="00E056E1" w14:paraId="0445FE17" w14:textId="77777777" w:rsidTr="00652C0F">
        <w:tc>
          <w:tcPr>
            <w:tcW w:w="9242" w:type="dxa"/>
          </w:tcPr>
          <w:p w14:paraId="09D67B54" w14:textId="0C317128" w:rsidR="00E056E1" w:rsidRPr="00BE334E" w:rsidRDefault="00E056E1" w:rsidP="00E0466E">
            <w:pPr>
              <w:rPr>
                <w:rFonts w:cstheme="minorHAnsi"/>
                <w:sz w:val="24"/>
                <w:szCs w:val="24"/>
              </w:rPr>
            </w:pPr>
            <w:r w:rsidRPr="00BE334E">
              <w:rPr>
                <w:rFonts w:cstheme="minorHAnsi"/>
                <w:sz w:val="24"/>
                <w:szCs w:val="24"/>
              </w:rPr>
              <w:t>3. On the New Virtual Machine Wizard, click Next.</w:t>
            </w:r>
          </w:p>
        </w:tc>
      </w:tr>
      <w:tr w:rsidR="00E056E1" w14:paraId="761BFD27" w14:textId="77777777" w:rsidTr="00652C0F">
        <w:tc>
          <w:tcPr>
            <w:tcW w:w="9242" w:type="dxa"/>
          </w:tcPr>
          <w:p w14:paraId="17B0D65A" w14:textId="731DB66B" w:rsidR="00E056E1" w:rsidRPr="00BE334E" w:rsidRDefault="00E056E1" w:rsidP="00E0466E">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iso): radio button, browse the location of the Server 2022 ISO image file, and then click Next.</w:t>
            </w:r>
          </w:p>
        </w:tc>
      </w:tr>
      <w:tr w:rsidR="00E056E1" w14:paraId="6EF963A2" w14:textId="77777777" w:rsidTr="00652C0F">
        <w:tc>
          <w:tcPr>
            <w:tcW w:w="9242" w:type="dxa"/>
          </w:tcPr>
          <w:p w14:paraId="5B23296F" w14:textId="5D01AC9D" w:rsidR="00E056E1" w:rsidRPr="00BE334E" w:rsidRDefault="006D1077" w:rsidP="00C31152">
            <w:pPr>
              <w:rPr>
                <w:rFonts w:cstheme="minorHAnsi"/>
                <w:sz w:val="24"/>
                <w:szCs w:val="24"/>
              </w:rPr>
            </w:pPr>
            <w:r w:rsidRPr="00BE334E">
              <w:rPr>
                <w:rFonts w:cstheme="minorHAnsi"/>
                <w:sz w:val="24"/>
                <w:szCs w:val="24"/>
              </w:rPr>
              <w:t>5. Note: If you use the VMware platform that automatically detects the version of the Windows server, you may be asked to set t</w:t>
            </w:r>
            <w:r w:rsidR="00C31152" w:rsidRPr="00BE334E">
              <w:rPr>
                <w:rFonts w:cstheme="minorHAnsi"/>
                <w:sz w:val="24"/>
                <w:szCs w:val="24"/>
              </w:rPr>
              <w:t>he following settings: Product K</w:t>
            </w:r>
            <w:r w:rsidRPr="00BE334E">
              <w:rPr>
                <w:rFonts w:cstheme="minorHAnsi"/>
                <w:sz w:val="24"/>
                <w:szCs w:val="24"/>
              </w:rPr>
              <w:t>ey</w:t>
            </w:r>
            <w:r w:rsidR="00C31152" w:rsidRPr="00BE334E">
              <w:rPr>
                <w:rFonts w:cstheme="minorHAnsi"/>
                <w:sz w:val="24"/>
                <w:szCs w:val="24"/>
              </w:rPr>
              <w:t>,</w:t>
            </w:r>
            <w:r w:rsidRPr="00BE334E">
              <w:rPr>
                <w:rFonts w:cstheme="minorHAnsi"/>
                <w:sz w:val="24"/>
                <w:szCs w:val="24"/>
              </w:rPr>
              <w:t xml:space="preserve"> Operating </w:t>
            </w:r>
            <w:r w:rsidR="00C31152" w:rsidRPr="00BE334E">
              <w:rPr>
                <w:rFonts w:cstheme="minorHAnsi"/>
                <w:sz w:val="24"/>
                <w:szCs w:val="24"/>
              </w:rPr>
              <w:t>System E</w:t>
            </w:r>
            <w:r w:rsidRPr="00BE334E">
              <w:rPr>
                <w:rFonts w:cstheme="minorHAnsi"/>
                <w:sz w:val="24"/>
                <w:szCs w:val="24"/>
              </w:rPr>
              <w:t>dition</w:t>
            </w:r>
            <w:r w:rsidR="00C31152" w:rsidRPr="00BE334E">
              <w:rPr>
                <w:rFonts w:cstheme="minorHAnsi"/>
                <w:sz w:val="24"/>
                <w:szCs w:val="24"/>
              </w:rPr>
              <w:t>, Administrator P</w:t>
            </w:r>
            <w:r w:rsidRPr="00BE334E">
              <w:rPr>
                <w:rFonts w:cstheme="minorHAnsi"/>
                <w:sz w:val="24"/>
                <w:szCs w:val="24"/>
              </w:rPr>
              <w:t>assword</w:t>
            </w:r>
            <w:r w:rsidR="00C31152" w:rsidRPr="00BE334E">
              <w:rPr>
                <w:rFonts w:cstheme="minorHAnsi"/>
                <w:sz w:val="24"/>
                <w:szCs w:val="24"/>
              </w:rPr>
              <w:t>,</w:t>
            </w:r>
            <w:r w:rsidRPr="00BE334E">
              <w:rPr>
                <w:rFonts w:cstheme="minorHAnsi"/>
                <w:sz w:val="24"/>
                <w:szCs w:val="24"/>
              </w:rPr>
              <w:t xml:space="preserve"> </w:t>
            </w:r>
            <w:r w:rsidR="00C31152" w:rsidRPr="00BE334E">
              <w:rPr>
                <w:rFonts w:cstheme="minorHAnsi"/>
                <w:sz w:val="24"/>
                <w:szCs w:val="24"/>
              </w:rPr>
              <w:t>o</w:t>
            </w:r>
            <w:r w:rsidRPr="00BE334E">
              <w:rPr>
                <w:rFonts w:cstheme="minorHAnsi"/>
                <w:sz w:val="24"/>
                <w:szCs w:val="24"/>
              </w:rPr>
              <w:t>therwise, you may skip it</w:t>
            </w:r>
            <w:r w:rsidR="00C31152" w:rsidRPr="00BE334E">
              <w:rPr>
                <w:rFonts w:cstheme="minorHAnsi"/>
                <w:sz w:val="24"/>
                <w:szCs w:val="24"/>
              </w:rPr>
              <w:t xml:space="preserve"> this section</w:t>
            </w:r>
            <w:r w:rsidRPr="00BE334E">
              <w:rPr>
                <w:rFonts w:cstheme="minorHAnsi"/>
                <w:sz w:val="24"/>
                <w:szCs w:val="24"/>
              </w:rPr>
              <w:t>.</w:t>
            </w:r>
          </w:p>
        </w:tc>
      </w:tr>
      <w:tr w:rsidR="006D1077" w14:paraId="6DE509B7" w14:textId="77777777" w:rsidTr="00652C0F">
        <w:tc>
          <w:tcPr>
            <w:tcW w:w="9242" w:type="dxa"/>
          </w:tcPr>
          <w:p w14:paraId="7242207B" w14:textId="0A97E5F9" w:rsidR="006D1077" w:rsidRPr="00BE334E" w:rsidRDefault="006D1077" w:rsidP="00E0466E">
            <w:pPr>
              <w:rPr>
                <w:rFonts w:cstheme="minorHAnsi"/>
                <w:sz w:val="24"/>
                <w:szCs w:val="24"/>
              </w:rPr>
            </w:pPr>
            <w:r w:rsidRPr="00BE334E">
              <w:rPr>
                <w:rFonts w:cstheme="minorHAnsi"/>
                <w:sz w:val="24"/>
                <w:szCs w:val="24"/>
              </w:rPr>
              <w:t>6. On the Select a Guest Operating System page, select the highest supported version of Windows server (</w:t>
            </w:r>
            <w:r w:rsidR="00C31152" w:rsidRPr="00BE334E">
              <w:rPr>
                <w:rFonts w:cstheme="minorHAnsi"/>
                <w:sz w:val="24"/>
                <w:szCs w:val="24"/>
              </w:rPr>
              <w:t>in this case Windows Server 2016</w:t>
            </w:r>
            <w:r w:rsidRPr="00BE334E">
              <w:rPr>
                <w:rFonts w:cstheme="minorHAnsi"/>
                <w:sz w:val="24"/>
                <w:szCs w:val="24"/>
              </w:rPr>
              <w:t xml:space="preserve"> or above but it will still support Windows Server 2022), and then click Next.</w:t>
            </w:r>
          </w:p>
        </w:tc>
      </w:tr>
      <w:tr w:rsidR="006D1077" w14:paraId="36B2741D" w14:textId="77777777" w:rsidTr="00652C0F">
        <w:tc>
          <w:tcPr>
            <w:tcW w:w="9242" w:type="dxa"/>
          </w:tcPr>
          <w:p w14:paraId="5843A8E0" w14:textId="771D5519" w:rsidR="006D1077" w:rsidRPr="00BE334E" w:rsidRDefault="006D1077" w:rsidP="00E0466E">
            <w:pPr>
              <w:rPr>
                <w:rFonts w:cstheme="minorHAnsi"/>
                <w:sz w:val="24"/>
                <w:szCs w:val="24"/>
              </w:rPr>
            </w:pPr>
            <w:r w:rsidRPr="00BE334E">
              <w:rPr>
                <w:rFonts w:cstheme="minorHAnsi"/>
                <w:sz w:val="24"/>
                <w:szCs w:val="24"/>
              </w:rPr>
              <w:t>7. On the Name and Virtual Machine page, type DC01 in the Virtual machine name field.</w:t>
            </w:r>
          </w:p>
        </w:tc>
      </w:tr>
      <w:tr w:rsidR="006D1077" w14:paraId="0E4C77E7" w14:textId="77777777" w:rsidTr="00652C0F">
        <w:tc>
          <w:tcPr>
            <w:tcW w:w="9242" w:type="dxa"/>
          </w:tcPr>
          <w:p w14:paraId="03953630" w14:textId="1F3D063F" w:rsidR="006D1077" w:rsidRPr="00BE334E" w:rsidRDefault="006D1077" w:rsidP="00E0466E">
            <w:pPr>
              <w:rPr>
                <w:rFonts w:cstheme="minorHAnsi"/>
                <w:sz w:val="24"/>
                <w:szCs w:val="24"/>
              </w:rPr>
            </w:pPr>
            <w:r w:rsidRPr="00BE334E">
              <w:rPr>
                <w:rFonts w:cstheme="minorHAnsi"/>
                <w:sz w:val="24"/>
                <w:szCs w:val="24"/>
              </w:rPr>
              <w:t xml:space="preserve">8. In the Location field, navigate </w:t>
            </w:r>
            <w:r w:rsidR="00C31152" w:rsidRPr="00BE334E">
              <w:rPr>
                <w:rFonts w:cstheme="minorHAnsi"/>
                <w:sz w:val="24"/>
                <w:szCs w:val="24"/>
              </w:rPr>
              <w:t xml:space="preserve">to </w:t>
            </w:r>
            <w:r w:rsidRPr="00BE334E">
              <w:rPr>
                <w:rFonts w:cstheme="minorHAnsi"/>
                <w:sz w:val="24"/>
                <w:szCs w:val="24"/>
              </w:rPr>
              <w:t xml:space="preserve">the location where you want to save the virtual machine, such as C:\Virtual Machines, </w:t>
            </w:r>
            <w:r w:rsidR="00C31152" w:rsidRPr="00BE334E">
              <w:rPr>
                <w:rFonts w:cstheme="minorHAnsi"/>
                <w:sz w:val="24"/>
                <w:szCs w:val="24"/>
              </w:rPr>
              <w:t xml:space="preserve">or select the default location </w:t>
            </w:r>
            <w:r w:rsidRPr="00BE334E">
              <w:rPr>
                <w:rFonts w:cstheme="minorHAnsi"/>
                <w:sz w:val="24"/>
                <w:szCs w:val="24"/>
              </w:rPr>
              <w:t>and then click Next.</w:t>
            </w:r>
          </w:p>
        </w:tc>
      </w:tr>
      <w:tr w:rsidR="006D1077" w14:paraId="7AE9251B" w14:textId="77777777" w:rsidTr="00652C0F">
        <w:tc>
          <w:tcPr>
            <w:tcW w:w="9242" w:type="dxa"/>
          </w:tcPr>
          <w:p w14:paraId="78980448" w14:textId="6560C28C" w:rsidR="006D1077" w:rsidRPr="00BE334E" w:rsidRDefault="006D1077" w:rsidP="00E0466E">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6D1077" w14:paraId="6F0487A0" w14:textId="77777777" w:rsidTr="00652C0F">
        <w:tc>
          <w:tcPr>
            <w:tcW w:w="9242" w:type="dxa"/>
          </w:tcPr>
          <w:p w14:paraId="67136B34" w14:textId="0ACF30CD" w:rsidR="006D1077" w:rsidRPr="00BE334E" w:rsidRDefault="006D1077" w:rsidP="00E0466E">
            <w:pPr>
              <w:rPr>
                <w:rFonts w:cstheme="minorHAnsi"/>
                <w:sz w:val="24"/>
                <w:szCs w:val="24"/>
              </w:rPr>
            </w:pPr>
            <w:r w:rsidRPr="00BE334E">
              <w:rPr>
                <w:rFonts w:cstheme="minorHAnsi"/>
                <w:sz w:val="24"/>
                <w:szCs w:val="24"/>
              </w:rPr>
              <w:t xml:space="preserve">10. On the Ready to Create Virtual Machine page, click Customize Hardware. </w:t>
            </w:r>
          </w:p>
        </w:tc>
      </w:tr>
      <w:tr w:rsidR="006D1077" w14:paraId="22A9DD8B" w14:textId="77777777" w:rsidTr="00652C0F">
        <w:tc>
          <w:tcPr>
            <w:tcW w:w="9242" w:type="dxa"/>
          </w:tcPr>
          <w:p w14:paraId="2E26D443" w14:textId="08FDE7DC" w:rsidR="006D1077" w:rsidRPr="00BE334E" w:rsidRDefault="006D1077" w:rsidP="00E0466E">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Pr="00BE334E" w:rsidRDefault="006D1077" w:rsidP="00E0466E">
            <w:pPr>
              <w:rPr>
                <w:rFonts w:cstheme="minorHAnsi"/>
                <w:sz w:val="24"/>
                <w:szCs w:val="24"/>
              </w:rPr>
            </w:pPr>
            <w:r w:rsidRPr="00BE334E">
              <w:rPr>
                <w:rFonts w:cstheme="minorHAnsi"/>
                <w:sz w:val="24"/>
                <w:szCs w:val="24"/>
              </w:rPr>
              <w:t>12. Click Finish.</w:t>
            </w:r>
          </w:p>
        </w:tc>
      </w:tr>
      <w:tr w:rsidR="006D1077" w14:paraId="19FB969D" w14:textId="77777777" w:rsidTr="00652C0F">
        <w:tc>
          <w:tcPr>
            <w:tcW w:w="9242" w:type="dxa"/>
          </w:tcPr>
          <w:p w14:paraId="70481FDF" w14:textId="7C5CA95D" w:rsidR="006D1077" w:rsidRPr="00BE334E" w:rsidRDefault="006D1077" w:rsidP="00E0466E">
            <w:pPr>
              <w:rPr>
                <w:rFonts w:cstheme="minorHAnsi"/>
                <w:sz w:val="24"/>
                <w:szCs w:val="24"/>
              </w:rPr>
            </w:pPr>
            <w:r w:rsidRPr="00BE334E">
              <w:rPr>
                <w:rFonts w:cstheme="minorHAnsi"/>
                <w:sz w:val="24"/>
                <w:szCs w:val="24"/>
              </w:rPr>
              <w:lastRenderedPageBreak/>
              <w:t>13. On the VMware console, power on the DC01 virtual machine.</w:t>
            </w:r>
          </w:p>
        </w:tc>
      </w:tr>
      <w:tr w:rsidR="006D1077" w14:paraId="34918A03" w14:textId="77777777" w:rsidTr="00652C0F">
        <w:tc>
          <w:tcPr>
            <w:tcW w:w="9242" w:type="dxa"/>
          </w:tcPr>
          <w:p w14:paraId="16FE4B0A" w14:textId="43E81A44" w:rsidR="006D1077" w:rsidRPr="00BE334E" w:rsidRDefault="006D1077" w:rsidP="00E0466E">
            <w:pPr>
              <w:rPr>
                <w:rFonts w:cstheme="minorHAnsi"/>
                <w:sz w:val="24"/>
                <w:szCs w:val="24"/>
              </w:rPr>
            </w:pPr>
            <w:r w:rsidRPr="00BE334E">
              <w:rPr>
                <w:rFonts w:cstheme="minorHAnsi"/>
                <w:sz w:val="24"/>
                <w:szCs w:val="24"/>
              </w:rPr>
              <w:t>14. On the Windows Setup page, click Next, and then click Install Now.</w:t>
            </w:r>
          </w:p>
        </w:tc>
      </w:tr>
      <w:tr w:rsidR="006D1077" w14:paraId="1E9DA82D" w14:textId="77777777" w:rsidTr="00652C0F">
        <w:tc>
          <w:tcPr>
            <w:tcW w:w="9242" w:type="dxa"/>
          </w:tcPr>
          <w:p w14:paraId="72255E40" w14:textId="371763CC" w:rsidR="006D1077" w:rsidRPr="00BE334E" w:rsidRDefault="006D1077" w:rsidP="00E0466E">
            <w:pPr>
              <w:rPr>
                <w:rFonts w:cstheme="minorHAnsi"/>
                <w:sz w:val="24"/>
                <w:szCs w:val="24"/>
              </w:rPr>
            </w:pPr>
            <w:r w:rsidRPr="00BE334E">
              <w:rPr>
                <w:rFonts w:cstheme="minorHAnsi"/>
                <w:sz w:val="24"/>
                <w:szCs w:val="24"/>
              </w:rPr>
              <w:t xml:space="preserve">15. </w:t>
            </w:r>
            <w:r w:rsidR="008E0F7D" w:rsidRPr="00BE334E">
              <w:rPr>
                <w:rFonts w:cstheme="minorHAnsi"/>
                <w:sz w:val="24"/>
                <w:szCs w:val="24"/>
              </w:rPr>
              <w:t>On the Activate Windows page typ</w:t>
            </w:r>
            <w:r w:rsidR="00612E73" w:rsidRPr="00BE334E">
              <w:rPr>
                <w:rFonts w:cstheme="minorHAnsi"/>
                <w:sz w:val="24"/>
                <w:szCs w:val="24"/>
              </w:rPr>
              <w:t>e your serial number and click N</w:t>
            </w:r>
            <w:r w:rsidR="008E0F7D" w:rsidRPr="00BE334E">
              <w:rPr>
                <w:rFonts w:cstheme="minorHAnsi"/>
                <w:sz w:val="24"/>
                <w:szCs w:val="24"/>
              </w:rPr>
              <w:t xml:space="preserve">ext, </w:t>
            </w:r>
            <w:r w:rsidRPr="00BE334E">
              <w:rPr>
                <w:rFonts w:cstheme="minorHAnsi"/>
                <w:sz w:val="24"/>
                <w:szCs w:val="24"/>
              </w:rPr>
              <w:t xml:space="preserve">On the Select the operating system you want to install page, select the Windows Server 2022 Desktop Experience, and then click Next. </w:t>
            </w:r>
          </w:p>
        </w:tc>
      </w:tr>
      <w:tr w:rsidR="006D1077" w14:paraId="2925A4F8" w14:textId="77777777" w:rsidTr="00652C0F">
        <w:tc>
          <w:tcPr>
            <w:tcW w:w="9242" w:type="dxa"/>
          </w:tcPr>
          <w:p w14:paraId="746D88CA" w14:textId="4B6E14AF" w:rsidR="006D1077" w:rsidRPr="00BE334E" w:rsidRDefault="006D1077" w:rsidP="00E0466E">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6D1077" w14:paraId="7390E66C" w14:textId="77777777" w:rsidTr="00652C0F">
        <w:tc>
          <w:tcPr>
            <w:tcW w:w="9242" w:type="dxa"/>
          </w:tcPr>
          <w:p w14:paraId="3A268A35" w14:textId="58661157" w:rsidR="006D1077" w:rsidRPr="00BE334E" w:rsidRDefault="006D1077" w:rsidP="00E0466E">
            <w:pPr>
              <w:rPr>
                <w:rFonts w:cstheme="minorHAnsi"/>
                <w:sz w:val="24"/>
                <w:szCs w:val="24"/>
              </w:rPr>
            </w:pPr>
            <w:r w:rsidRPr="00BE334E">
              <w:rPr>
                <w:rFonts w:cstheme="minorHAnsi"/>
                <w:sz w:val="24"/>
                <w:szCs w:val="24"/>
              </w:rP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Pr="00BE334E" w:rsidRDefault="006D1077" w:rsidP="00E0466E">
            <w:pPr>
              <w:rPr>
                <w:rFonts w:cstheme="minorHAnsi"/>
                <w:sz w:val="24"/>
                <w:szCs w:val="24"/>
              </w:rPr>
            </w:pPr>
            <w:r w:rsidRPr="00BE334E">
              <w:rPr>
                <w:rFonts w:cstheme="minorHAnsi"/>
                <w:sz w:val="24"/>
                <w:szCs w:val="24"/>
              </w:rPr>
              <w:t>18. On the Where do you want to install Windows page, click Next.</w:t>
            </w:r>
          </w:p>
        </w:tc>
      </w:tr>
      <w:tr w:rsidR="006D1077" w14:paraId="1D898E2A" w14:textId="77777777" w:rsidTr="00652C0F">
        <w:tc>
          <w:tcPr>
            <w:tcW w:w="9242" w:type="dxa"/>
          </w:tcPr>
          <w:p w14:paraId="6C9EA76A" w14:textId="627696C6" w:rsidR="006D1077" w:rsidRPr="00BE334E" w:rsidRDefault="006D1077" w:rsidP="00E0466E">
            <w:pPr>
              <w:rPr>
                <w:rFonts w:cstheme="minorHAnsi"/>
                <w:sz w:val="24"/>
                <w:szCs w:val="24"/>
              </w:rPr>
            </w:pPr>
            <w:r w:rsidRPr="00BE334E">
              <w:rPr>
                <w:rFonts w:cstheme="minorHAnsi"/>
                <w:sz w:val="24"/>
                <w:szCs w:val="24"/>
              </w:rPr>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Pr="00BE334E" w:rsidRDefault="006D1077" w:rsidP="00E0466E">
            <w:pPr>
              <w:rPr>
                <w:rFonts w:cstheme="minorHAnsi"/>
                <w:sz w:val="24"/>
                <w:szCs w:val="24"/>
              </w:rPr>
            </w:pPr>
            <w:r w:rsidRPr="00BE334E">
              <w:rPr>
                <w:rFonts w:cstheme="minorHAnsi"/>
                <w:sz w:val="24"/>
                <w:szCs w:val="24"/>
              </w:rPr>
              <w:t>20. Set Administrator password as PASSWORD123!</w:t>
            </w:r>
          </w:p>
        </w:tc>
      </w:tr>
      <w:tr w:rsidR="006D1077" w14:paraId="36FAAFFF" w14:textId="77777777" w:rsidTr="00652C0F">
        <w:tc>
          <w:tcPr>
            <w:tcW w:w="9242" w:type="dxa"/>
          </w:tcPr>
          <w:p w14:paraId="512C991C" w14:textId="5A320ED5" w:rsidR="006D1077" w:rsidRPr="00BE334E" w:rsidRDefault="00612E73" w:rsidP="00E0466E">
            <w:pPr>
              <w:rPr>
                <w:rFonts w:cstheme="minorHAnsi"/>
                <w:sz w:val="24"/>
                <w:szCs w:val="24"/>
              </w:rPr>
            </w:pPr>
            <w:r w:rsidRPr="00BE334E">
              <w:rPr>
                <w:rFonts w:cstheme="minorHAnsi"/>
                <w:sz w:val="24"/>
                <w:szCs w:val="24"/>
              </w:rPr>
              <w:t>21. Install VM</w:t>
            </w:r>
            <w:r w:rsidR="00C46CCD" w:rsidRPr="00BE334E">
              <w:rPr>
                <w:rFonts w:cstheme="minorHAnsi"/>
                <w:sz w:val="24"/>
                <w:szCs w:val="24"/>
              </w:rPr>
              <w:t xml:space="preserve"> </w:t>
            </w:r>
            <w:r w:rsidRPr="00BE334E">
              <w:rPr>
                <w:rFonts w:cstheme="minorHAnsi"/>
                <w:sz w:val="24"/>
                <w:szCs w:val="24"/>
              </w:rPr>
              <w:t>Ware Tools</w:t>
            </w:r>
            <w:r w:rsidR="00C46CCD" w:rsidRPr="00BE334E">
              <w:rPr>
                <w:rFonts w:cstheme="minorHAnsi"/>
                <w:sz w:val="24"/>
                <w:szCs w:val="24"/>
              </w:rPr>
              <w:t xml:space="preserve"> in this Virtual Ma</w:t>
            </w:r>
            <w:r w:rsidRPr="00BE334E">
              <w:rPr>
                <w:rFonts w:cstheme="minorHAnsi"/>
                <w:sz w:val="24"/>
                <w:szCs w:val="24"/>
              </w:rPr>
              <w:t>chine</w:t>
            </w:r>
          </w:p>
        </w:tc>
      </w:tr>
      <w:tr w:rsidR="00C46CCD" w14:paraId="099953D7" w14:textId="77777777" w:rsidTr="00652C0F">
        <w:tc>
          <w:tcPr>
            <w:tcW w:w="9242" w:type="dxa"/>
          </w:tcPr>
          <w:p w14:paraId="6F617A2F" w14:textId="77777777" w:rsidR="00C46CCD" w:rsidRPr="00C31152" w:rsidRDefault="00C46CCD" w:rsidP="008F54BA">
            <w:pPr>
              <w:jc w:val="center"/>
              <w:rPr>
                <w:rFonts w:cstheme="minorHAnsi"/>
                <w:b/>
                <w:i/>
                <w:color w:val="FF0000"/>
                <w:sz w:val="24"/>
                <w:szCs w:val="24"/>
              </w:rPr>
            </w:pPr>
          </w:p>
        </w:tc>
      </w:tr>
      <w:tr w:rsidR="006D1077" w14:paraId="23F46137" w14:textId="77777777" w:rsidTr="00652C0F">
        <w:tc>
          <w:tcPr>
            <w:tcW w:w="9242" w:type="dxa"/>
          </w:tcPr>
          <w:p w14:paraId="60BBE95C" w14:textId="592316E0" w:rsidR="006D1077" w:rsidRPr="00D34D9C" w:rsidRDefault="006D1077" w:rsidP="008F54BA">
            <w:pPr>
              <w:jc w:val="center"/>
              <w:rPr>
                <w:rFonts w:cstheme="minorHAnsi"/>
                <w:i/>
                <w:sz w:val="24"/>
                <w:szCs w:val="24"/>
              </w:rPr>
            </w:pPr>
            <w:r w:rsidRPr="00D34D9C">
              <w:rPr>
                <w:rFonts w:cstheme="minorHAnsi"/>
                <w:b/>
                <w:i/>
                <w:sz w:val="24"/>
                <w:szCs w:val="24"/>
              </w:rPr>
              <w:t>Task 2.1: Configuring the DC01 Virtual Machine</w:t>
            </w:r>
          </w:p>
        </w:tc>
      </w:tr>
      <w:tr w:rsidR="006D1077" w14:paraId="3F908852" w14:textId="77777777" w:rsidTr="00652C0F">
        <w:tc>
          <w:tcPr>
            <w:tcW w:w="9242" w:type="dxa"/>
          </w:tcPr>
          <w:p w14:paraId="65F693CA" w14:textId="26CA9525" w:rsidR="006D1077" w:rsidRPr="00BE334E" w:rsidRDefault="006D1077" w:rsidP="00E0466E">
            <w:pPr>
              <w:rPr>
                <w:rFonts w:cstheme="minorHAnsi"/>
                <w:b/>
                <w:sz w:val="24"/>
                <w:szCs w:val="24"/>
              </w:rPr>
            </w:pPr>
            <w:r w:rsidRPr="00BE334E">
              <w:rPr>
                <w:rFonts w:cstheme="minorHAnsi"/>
                <w:sz w:val="24"/>
                <w:szCs w:val="24"/>
              </w:rPr>
              <w:t>1. Sign in to DC1 with the Administrator account.</w:t>
            </w:r>
          </w:p>
        </w:tc>
      </w:tr>
      <w:tr w:rsidR="006D1077" w14:paraId="6CFDCEA8" w14:textId="77777777" w:rsidTr="00652C0F">
        <w:tc>
          <w:tcPr>
            <w:tcW w:w="9242" w:type="dxa"/>
          </w:tcPr>
          <w:p w14:paraId="3892A62D" w14:textId="5FEDF9B7" w:rsidR="006D1077" w:rsidRPr="00BE334E" w:rsidRDefault="006D1077" w:rsidP="00E0466E">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6D1077" w14:paraId="7FF26204" w14:textId="77777777" w:rsidTr="00652C0F">
        <w:tc>
          <w:tcPr>
            <w:tcW w:w="9242" w:type="dxa"/>
          </w:tcPr>
          <w:p w14:paraId="40EDDADF" w14:textId="79CB1898"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7641C107" w14:textId="77777777" w:rsidTr="00652C0F">
        <w:tc>
          <w:tcPr>
            <w:tcW w:w="9242" w:type="dxa"/>
          </w:tcPr>
          <w:p w14:paraId="3CB7E7BB" w14:textId="4D552180"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164E7B72" w14:textId="77777777" w:rsidTr="00652C0F">
        <w:tc>
          <w:tcPr>
            <w:tcW w:w="9242" w:type="dxa"/>
          </w:tcPr>
          <w:p w14:paraId="6A2E8919" w14:textId="4F55B126" w:rsidR="006D1077" w:rsidRPr="00BE334E" w:rsidRDefault="006D1077" w:rsidP="00E0466E">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6D1077" w14:paraId="50930439" w14:textId="77777777" w:rsidTr="00652C0F">
        <w:tc>
          <w:tcPr>
            <w:tcW w:w="9242" w:type="dxa"/>
          </w:tcPr>
          <w:p w14:paraId="4E98A231" w14:textId="3315D10E" w:rsidR="006D1077" w:rsidRPr="00BE334E" w:rsidRDefault="006D1077" w:rsidP="00E0466E">
            <w:pPr>
              <w:rPr>
                <w:rFonts w:cstheme="minorHAnsi"/>
                <w:sz w:val="24"/>
                <w:szCs w:val="24"/>
              </w:rPr>
            </w:pPr>
            <w:r w:rsidRPr="00BE334E">
              <w:rPr>
                <w:rFonts w:cstheme="minorHAnsi"/>
                <w:sz w:val="24"/>
                <w:szCs w:val="24"/>
              </w:rPr>
              <w:t>5. Select and right-click the active network adapter, and then select Properties.</w:t>
            </w:r>
          </w:p>
        </w:tc>
      </w:tr>
      <w:tr w:rsidR="006D1077" w14:paraId="285C820F" w14:textId="77777777" w:rsidTr="00652C0F">
        <w:tc>
          <w:tcPr>
            <w:tcW w:w="9242" w:type="dxa"/>
          </w:tcPr>
          <w:p w14:paraId="4BCD91BB" w14:textId="53B5A1CD" w:rsidR="006D1077" w:rsidRPr="00BE334E" w:rsidRDefault="006D1077" w:rsidP="00E0466E">
            <w:pPr>
              <w:rPr>
                <w:rFonts w:cstheme="minorHAnsi"/>
                <w:sz w:val="24"/>
                <w:szCs w:val="24"/>
              </w:rPr>
            </w:pPr>
            <w:r w:rsidRPr="00BE334E">
              <w:rPr>
                <w:rFonts w:cstheme="minorHAnsi"/>
                <w:sz w:val="24"/>
                <w:szCs w:val="24"/>
              </w:rPr>
              <w:t xml:space="preserve">6. Set the following TCP/IP settings: IP address: 192.168.1.222. Subnet mask: 255.255.255.0 Default </w:t>
            </w:r>
            <w:r w:rsidR="003635F7" w:rsidRPr="00BE334E">
              <w:rPr>
                <w:rFonts w:cstheme="minorHAnsi"/>
                <w:sz w:val="24"/>
                <w:szCs w:val="24"/>
              </w:rPr>
              <w:t>Ga</w:t>
            </w:r>
            <w:r w:rsidRPr="00BE334E">
              <w:rPr>
                <w:rFonts w:cstheme="minorHAnsi"/>
                <w:sz w:val="24"/>
                <w:szCs w:val="24"/>
              </w:rPr>
              <w:t>teway: 127.0.0.1. Preferred DNS server: 192.168.1.1.</w:t>
            </w:r>
          </w:p>
        </w:tc>
      </w:tr>
      <w:tr w:rsidR="003635F7" w14:paraId="002147E9" w14:textId="77777777" w:rsidTr="00652C0F">
        <w:tc>
          <w:tcPr>
            <w:tcW w:w="9242" w:type="dxa"/>
          </w:tcPr>
          <w:p w14:paraId="62C379B7" w14:textId="433CE97A" w:rsidR="003635F7" w:rsidRPr="00BE334E" w:rsidRDefault="003635F7" w:rsidP="007555A5">
            <w:pPr>
              <w:rPr>
                <w:rFonts w:cstheme="minorHAnsi"/>
                <w:sz w:val="24"/>
                <w:szCs w:val="24"/>
              </w:rPr>
            </w:pPr>
            <w:r w:rsidRPr="00BE334E">
              <w:rPr>
                <w:rFonts w:cstheme="minorHAnsi"/>
                <w:sz w:val="24"/>
                <w:szCs w:val="24"/>
              </w:rPr>
              <w:t>7. Close the Network Connections console</w:t>
            </w:r>
            <w:r w:rsidR="007555A5">
              <w:rPr>
                <w:rFonts w:cstheme="minorHAnsi"/>
                <w:sz w:val="24"/>
                <w:szCs w:val="24"/>
              </w:rPr>
              <w:t xml:space="preserve"> </w:t>
            </w:r>
            <w:r w:rsidR="007555A5">
              <w:rPr>
                <w:rFonts w:cstheme="minorHAnsi"/>
                <w:sz w:val="24"/>
                <w:szCs w:val="24"/>
              </w:rPr>
              <w:fldChar w:fldCharType="begin"/>
            </w:r>
            <w:r w:rsidR="007555A5">
              <w:rPr>
                <w:rFonts w:cstheme="minorHAnsi"/>
                <w:sz w:val="24"/>
                <w:szCs w:val="24"/>
              </w:rPr>
              <w:instrText xml:space="preserve"> ADDIN EN.CITE &lt;EndNote&gt;&lt;Cite&gt;&lt;Author&gt;Mark&lt;/Author&gt;&lt;Year&gt;2016&lt;/Year&gt;&lt;RecNum&gt;15&lt;/RecNum&gt;&lt;DisplayText&gt;(Mark, 2016)&lt;/DisplayText&gt;&lt;record&gt;&lt;rec-number&gt;15&lt;/rec-number&gt;&lt;foreign-keys&gt;&lt;key app="EN" db-id="p525vp2v22fds5eattnxxrff00x9sar9vfaf" timestamp="1648338629"&gt;15&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 &lt;/url&gt;&lt;/related-urls&gt;&lt;/urls&gt;&lt;/record&gt;&lt;/Cite&gt;&lt;/EndNote&gt;</w:instrText>
            </w:r>
            <w:r w:rsidR="007555A5">
              <w:rPr>
                <w:rFonts w:cstheme="minorHAnsi"/>
                <w:sz w:val="24"/>
                <w:szCs w:val="24"/>
              </w:rPr>
              <w:fldChar w:fldCharType="separate"/>
            </w:r>
            <w:r w:rsidR="007555A5">
              <w:rPr>
                <w:rFonts w:cstheme="minorHAnsi"/>
                <w:noProof/>
                <w:sz w:val="24"/>
                <w:szCs w:val="24"/>
              </w:rPr>
              <w:t>(Mark, 2016)</w:t>
            </w:r>
            <w:r w:rsidR="007555A5">
              <w:rPr>
                <w:rFonts w:cstheme="minorHAnsi"/>
                <w:sz w:val="24"/>
                <w:szCs w:val="24"/>
              </w:rPr>
              <w:fldChar w:fldCharType="end"/>
            </w:r>
            <w:bookmarkStart w:id="5" w:name="_GoBack"/>
            <w:bookmarkEnd w:id="5"/>
            <w:r w:rsidRPr="00BE334E">
              <w:rPr>
                <w:rFonts w:cstheme="minorHAnsi"/>
                <w:sz w:val="24"/>
                <w:szCs w:val="24"/>
              </w:rPr>
              <w:t>.</w:t>
            </w:r>
          </w:p>
        </w:tc>
      </w:tr>
      <w:tr w:rsidR="001B26A4" w14:paraId="5CBFE3F2" w14:textId="77777777" w:rsidTr="00652C0F">
        <w:tc>
          <w:tcPr>
            <w:tcW w:w="9242" w:type="dxa"/>
          </w:tcPr>
          <w:p w14:paraId="579726FF" w14:textId="77777777" w:rsidR="001B26A4" w:rsidRPr="00BE334E" w:rsidRDefault="001B26A4" w:rsidP="00E0466E">
            <w:pPr>
              <w:rPr>
                <w:rFonts w:cstheme="minorHAnsi"/>
                <w:sz w:val="24"/>
                <w:szCs w:val="24"/>
              </w:rPr>
            </w:pPr>
          </w:p>
        </w:tc>
      </w:tr>
      <w:tr w:rsidR="001B26A4" w14:paraId="20D47EAF" w14:textId="77777777" w:rsidTr="00652C0F">
        <w:tc>
          <w:tcPr>
            <w:tcW w:w="9242" w:type="dxa"/>
          </w:tcPr>
          <w:p w14:paraId="4898968D" w14:textId="50E02DB8" w:rsidR="001B26A4" w:rsidRPr="00D34D9C" w:rsidRDefault="008F54BA" w:rsidP="00D34D9C">
            <w:pPr>
              <w:jc w:val="center"/>
              <w:rPr>
                <w:rFonts w:cstheme="minorHAnsi"/>
                <w:b/>
                <w:sz w:val="24"/>
                <w:szCs w:val="24"/>
              </w:rPr>
            </w:pPr>
            <w:r w:rsidRPr="00D34D9C">
              <w:rPr>
                <w:b/>
              </w:rPr>
              <w:t xml:space="preserve">Task </w:t>
            </w:r>
            <w:r w:rsidR="00D34D9C" w:rsidRPr="00D34D9C">
              <w:rPr>
                <w:b/>
              </w:rPr>
              <w:t>3</w:t>
            </w:r>
            <w:r w:rsidRPr="00D34D9C">
              <w:rPr>
                <w:b/>
              </w:rPr>
              <w:t>: Configuring DC0</w:t>
            </w:r>
            <w:r w:rsidR="001B26A4" w:rsidRPr="00D34D9C">
              <w:rPr>
                <w:b/>
              </w:rPr>
              <w:t>1 as a Domain Controller</w:t>
            </w:r>
            <w:r w:rsidR="005D451A" w:rsidRPr="00D34D9C">
              <w:rPr>
                <w:b/>
              </w:rPr>
              <w:t>.</w:t>
            </w:r>
          </w:p>
        </w:tc>
      </w:tr>
      <w:tr w:rsidR="001B26A4" w14:paraId="01CA9B55" w14:textId="77777777" w:rsidTr="00652C0F">
        <w:tc>
          <w:tcPr>
            <w:tcW w:w="9242" w:type="dxa"/>
          </w:tcPr>
          <w:p w14:paraId="64E35F44" w14:textId="31D10B72" w:rsidR="001B26A4" w:rsidRPr="00BE334E" w:rsidRDefault="008F54BA" w:rsidP="00E0466E">
            <w:pPr>
              <w:rPr>
                <w:rFonts w:cstheme="minorHAnsi"/>
                <w:sz w:val="24"/>
                <w:szCs w:val="24"/>
              </w:rPr>
            </w:pPr>
            <w:r w:rsidRPr="00BE334E">
              <w:t>1. Sign in to DC0</w:t>
            </w:r>
            <w:r w:rsidR="001B26A4" w:rsidRPr="00BE334E">
              <w:t>1 with the Administrator account.</w:t>
            </w:r>
          </w:p>
        </w:tc>
      </w:tr>
      <w:tr w:rsidR="001B26A4" w14:paraId="5CAE69E5" w14:textId="77777777" w:rsidTr="00652C0F">
        <w:tc>
          <w:tcPr>
            <w:tcW w:w="9242" w:type="dxa"/>
          </w:tcPr>
          <w:p w14:paraId="54B5C75F" w14:textId="7408BD07" w:rsidR="001B26A4" w:rsidRPr="00BE334E" w:rsidRDefault="001B26A4" w:rsidP="00E0466E">
            <w:pPr>
              <w:rPr>
                <w:rFonts w:cstheme="minorHAnsi"/>
                <w:sz w:val="24"/>
                <w:szCs w:val="24"/>
              </w:rPr>
            </w:pPr>
            <w:r w:rsidRPr="00BE334E">
              <w:t>2. On the Server Manager console, click the Add roles and features link.</w:t>
            </w:r>
          </w:p>
        </w:tc>
      </w:tr>
      <w:tr w:rsidR="001B26A4" w14:paraId="5B920E5E" w14:textId="77777777" w:rsidTr="00652C0F">
        <w:tc>
          <w:tcPr>
            <w:tcW w:w="9242" w:type="dxa"/>
          </w:tcPr>
          <w:p w14:paraId="2A2153A1" w14:textId="3A2F5519" w:rsidR="001B26A4" w:rsidRPr="00BE334E" w:rsidRDefault="001B26A4" w:rsidP="00E0466E">
            <w:pPr>
              <w:rPr>
                <w:rFonts w:cstheme="minorHAnsi"/>
                <w:sz w:val="24"/>
                <w:szCs w:val="24"/>
              </w:rPr>
            </w:pPr>
            <w:r w:rsidRPr="00BE334E">
              <w:t>3. On the Before you begin page of the Add Roles and Features Wizard, click Next.</w:t>
            </w:r>
          </w:p>
        </w:tc>
      </w:tr>
      <w:tr w:rsidR="001B26A4" w14:paraId="2441157E" w14:textId="77777777" w:rsidTr="00652C0F">
        <w:tc>
          <w:tcPr>
            <w:tcW w:w="9242" w:type="dxa"/>
          </w:tcPr>
          <w:p w14:paraId="0D3E25E9" w14:textId="1586CD61" w:rsidR="001B26A4" w:rsidRPr="00BE334E" w:rsidRDefault="001B26A4" w:rsidP="00E0466E">
            <w:pPr>
              <w:rPr>
                <w:rFonts w:cstheme="minorHAnsi"/>
                <w:sz w:val="24"/>
                <w:szCs w:val="24"/>
              </w:rPr>
            </w:pPr>
            <w:r w:rsidRPr="00BE334E">
              <w:t>4. On the Select installation type page, click Next.</w:t>
            </w:r>
          </w:p>
        </w:tc>
      </w:tr>
      <w:tr w:rsidR="001B26A4" w14:paraId="559577EB" w14:textId="77777777" w:rsidTr="00652C0F">
        <w:tc>
          <w:tcPr>
            <w:tcW w:w="9242" w:type="dxa"/>
          </w:tcPr>
          <w:p w14:paraId="6FE23EF0" w14:textId="4EFCD68D" w:rsidR="001B26A4" w:rsidRPr="00BE334E" w:rsidRDefault="001B26A4" w:rsidP="008F54BA">
            <w:pPr>
              <w:rPr>
                <w:rFonts w:cstheme="minorHAnsi"/>
                <w:sz w:val="24"/>
                <w:szCs w:val="24"/>
              </w:rPr>
            </w:pPr>
            <w:r w:rsidRPr="00BE334E">
              <w:t>5. On the Select destination se</w:t>
            </w:r>
            <w:r w:rsidR="008F54BA" w:rsidRPr="00BE334E">
              <w:t>rver page, make sure that DC0</w:t>
            </w:r>
            <w:r w:rsidR="004F2C21" w:rsidRPr="00BE334E">
              <w:t>1</w:t>
            </w:r>
            <w:r w:rsidRPr="00BE334E">
              <w:t xml:space="preserve"> is selected, and then click Next.</w:t>
            </w:r>
          </w:p>
        </w:tc>
      </w:tr>
      <w:tr w:rsidR="001B26A4" w14:paraId="754EA25E" w14:textId="77777777" w:rsidTr="00652C0F">
        <w:tc>
          <w:tcPr>
            <w:tcW w:w="9242" w:type="dxa"/>
          </w:tcPr>
          <w:p w14:paraId="62266070" w14:textId="263CC473" w:rsidR="001B26A4" w:rsidRPr="00BE334E" w:rsidRDefault="001B26A4" w:rsidP="00E0466E">
            <w:pPr>
              <w:rPr>
                <w:rFonts w:cstheme="minorHAnsi"/>
                <w:sz w:val="24"/>
                <w:szCs w:val="24"/>
              </w:rPr>
            </w:pPr>
            <w:r w:rsidRPr="00BE334E">
              <w:t>6. On the Select server roles page, select the Active Directory Domain Services check box.</w:t>
            </w:r>
          </w:p>
        </w:tc>
      </w:tr>
      <w:tr w:rsidR="001B26A4" w14:paraId="7F757F79" w14:textId="77777777" w:rsidTr="00652C0F">
        <w:tc>
          <w:tcPr>
            <w:tcW w:w="9242" w:type="dxa"/>
          </w:tcPr>
          <w:p w14:paraId="64B7EFC0" w14:textId="5C71D6BA" w:rsidR="001B26A4" w:rsidRPr="00BE334E" w:rsidRDefault="001B26A4" w:rsidP="00E0466E">
            <w:pPr>
              <w:rPr>
                <w:rFonts w:cstheme="minorHAnsi"/>
                <w:sz w:val="24"/>
                <w:szCs w:val="24"/>
              </w:rPr>
            </w:pPr>
            <w:r w:rsidRPr="00BE334E">
              <w:t>7. On the Add Roles and Features Wizard dialog box, click Add Features, and then click Next.</w:t>
            </w:r>
          </w:p>
        </w:tc>
      </w:tr>
      <w:tr w:rsidR="001B26A4" w14:paraId="279D25A1" w14:textId="77777777" w:rsidTr="00652C0F">
        <w:tc>
          <w:tcPr>
            <w:tcW w:w="9242" w:type="dxa"/>
          </w:tcPr>
          <w:p w14:paraId="59A84648" w14:textId="1402F297" w:rsidR="001B26A4" w:rsidRPr="00BE334E" w:rsidRDefault="001B26A4" w:rsidP="00E0466E">
            <w:pPr>
              <w:rPr>
                <w:rFonts w:cstheme="minorHAnsi"/>
                <w:sz w:val="24"/>
                <w:szCs w:val="24"/>
              </w:rPr>
            </w:pPr>
            <w:r w:rsidRPr="00BE334E">
              <w:t>8. On the Select features page, click Next.</w:t>
            </w:r>
          </w:p>
        </w:tc>
      </w:tr>
      <w:tr w:rsidR="001B26A4" w14:paraId="2CFC17EF" w14:textId="77777777" w:rsidTr="00652C0F">
        <w:tc>
          <w:tcPr>
            <w:tcW w:w="9242" w:type="dxa"/>
          </w:tcPr>
          <w:p w14:paraId="29F4BCCF" w14:textId="1F267941" w:rsidR="001B26A4" w:rsidRPr="00BE334E" w:rsidRDefault="001B26A4" w:rsidP="00E0466E">
            <w:pPr>
              <w:rPr>
                <w:rFonts w:cstheme="minorHAnsi"/>
                <w:sz w:val="24"/>
                <w:szCs w:val="24"/>
              </w:rPr>
            </w:pPr>
            <w:r w:rsidRPr="00BE334E">
              <w:t>9. On the Active Directory Domain Services page, click Next.</w:t>
            </w:r>
          </w:p>
        </w:tc>
      </w:tr>
      <w:tr w:rsidR="001B26A4" w14:paraId="49EB3F9B" w14:textId="77777777" w:rsidTr="00652C0F">
        <w:tc>
          <w:tcPr>
            <w:tcW w:w="9242" w:type="dxa"/>
          </w:tcPr>
          <w:p w14:paraId="5E2EF148" w14:textId="31A02113" w:rsidR="001B26A4" w:rsidRPr="00BE334E" w:rsidRDefault="001B26A4" w:rsidP="00E0466E">
            <w:pPr>
              <w:rPr>
                <w:rFonts w:cstheme="minorHAnsi"/>
                <w:sz w:val="24"/>
                <w:szCs w:val="24"/>
              </w:rPr>
            </w:pPr>
            <w:r w:rsidRPr="00BE334E">
              <w:t>10. On the Confirm installation selections page, click Install.</w:t>
            </w:r>
          </w:p>
        </w:tc>
      </w:tr>
      <w:tr w:rsidR="001B26A4" w14:paraId="0B8DF0C6" w14:textId="77777777" w:rsidTr="00652C0F">
        <w:tc>
          <w:tcPr>
            <w:tcW w:w="9242" w:type="dxa"/>
          </w:tcPr>
          <w:p w14:paraId="60F3FF17" w14:textId="2403B338" w:rsidR="001B26A4" w:rsidRPr="00BE334E" w:rsidRDefault="001B26A4" w:rsidP="00E0466E">
            <w:pPr>
              <w:rPr>
                <w:rFonts w:cstheme="minorHAnsi"/>
                <w:sz w:val="24"/>
                <w:szCs w:val="24"/>
              </w:rPr>
            </w:pPr>
            <w:r w:rsidRPr="00BE334E">
              <w:t>11. The installation process will start. Click Close, once the installation succeeded.</w:t>
            </w:r>
          </w:p>
        </w:tc>
      </w:tr>
      <w:tr w:rsidR="001B26A4" w14:paraId="2DF1F4D6" w14:textId="77777777" w:rsidTr="00652C0F">
        <w:tc>
          <w:tcPr>
            <w:tcW w:w="9242" w:type="dxa"/>
          </w:tcPr>
          <w:p w14:paraId="5F5A801E" w14:textId="27E5ADDF" w:rsidR="001B26A4" w:rsidRPr="00BE334E" w:rsidRDefault="001B26A4" w:rsidP="00E0466E">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1B26A4" w14:paraId="57CE5A5F" w14:textId="77777777" w:rsidTr="00652C0F">
        <w:tc>
          <w:tcPr>
            <w:tcW w:w="9242" w:type="dxa"/>
          </w:tcPr>
          <w:p w14:paraId="13344882" w14:textId="0162C1D2" w:rsidR="001B26A4" w:rsidRPr="00BE334E" w:rsidRDefault="001B26A4" w:rsidP="00B2308A">
            <w:pPr>
              <w:rPr>
                <w:rFonts w:cstheme="minorHAnsi"/>
                <w:sz w:val="24"/>
                <w:szCs w:val="24"/>
              </w:rPr>
            </w:pPr>
            <w:r w:rsidRPr="00BE334E">
              <w:t xml:space="preserve">13. On the Deployment Configuration page of the Active Directory Domain Services Configuration Wizard, make sure that the </w:t>
            </w:r>
            <w:r w:rsidR="00B2308A" w:rsidRPr="00BE334E">
              <w:rPr>
                <w:rFonts w:cstheme="minorHAnsi"/>
                <w:sz w:val="24"/>
                <w:szCs w:val="24"/>
              </w:rPr>
              <w:t>Add a new forest radio button</w:t>
            </w:r>
            <w:r w:rsidR="00B2308A" w:rsidRPr="00BE334E">
              <w:t xml:space="preserve"> </w:t>
            </w:r>
            <w:r w:rsidRPr="00BE334E">
              <w:t>is selected.</w:t>
            </w:r>
          </w:p>
        </w:tc>
      </w:tr>
      <w:tr w:rsidR="001B26A4" w14:paraId="6C9FC8D8" w14:textId="77777777" w:rsidTr="00652C0F">
        <w:tc>
          <w:tcPr>
            <w:tcW w:w="9242" w:type="dxa"/>
          </w:tcPr>
          <w:p w14:paraId="3AFD389D" w14:textId="540782B5" w:rsidR="004F2C21" w:rsidRPr="00BE334E" w:rsidRDefault="001B26A4" w:rsidP="00E0466E">
            <w:r w:rsidRPr="00BE334E">
              <w:t xml:space="preserve">14. </w:t>
            </w:r>
            <w:r w:rsidR="004F2C21" w:rsidRPr="00BE334E">
              <w:t xml:space="preserve">in the Root Domain name section type </w:t>
            </w:r>
            <w:proofErr w:type="spellStart"/>
            <w:r w:rsidR="004F2C21" w:rsidRPr="00BE334E">
              <w:t>widgetllc.internal</w:t>
            </w:r>
            <w:proofErr w:type="spellEnd"/>
            <w:r w:rsidR="004F2C21" w:rsidRPr="00BE334E">
              <w:t xml:space="preserve"> or the name of your domain, click Next</w:t>
            </w:r>
          </w:p>
          <w:p w14:paraId="226DE2BA" w14:textId="2E90A49D" w:rsidR="001B26A4" w:rsidRPr="00BE334E" w:rsidRDefault="004F2C21" w:rsidP="00ED3D3B">
            <w:pPr>
              <w:rPr>
                <w:rFonts w:cstheme="minorHAnsi"/>
                <w:sz w:val="24"/>
                <w:szCs w:val="24"/>
              </w:rPr>
            </w:pPr>
            <w:r w:rsidRPr="00BE334E">
              <w:t xml:space="preserve">On the Domain Controller Options page type a DSRM password J388ica* and click </w:t>
            </w:r>
            <w:r w:rsidR="00ED3D3B" w:rsidRPr="00BE334E">
              <w:t>Next</w:t>
            </w:r>
          </w:p>
        </w:tc>
      </w:tr>
      <w:tr w:rsidR="00ED3D3B" w14:paraId="22C07EE9" w14:textId="77777777" w:rsidTr="00652C0F">
        <w:tc>
          <w:tcPr>
            <w:tcW w:w="9242" w:type="dxa"/>
          </w:tcPr>
          <w:p w14:paraId="2199C252" w14:textId="17DC2065" w:rsidR="00ED3D3B" w:rsidRPr="00BE334E" w:rsidRDefault="00ED3D3B" w:rsidP="00E0466E">
            <w:r w:rsidRPr="00BE334E">
              <w:t xml:space="preserve">15. On the DNS page click Next, and on the Additional Options, click Next, On the Paths Page click </w:t>
            </w:r>
            <w:r w:rsidRPr="00BE334E">
              <w:lastRenderedPageBreak/>
              <w:t>Next, Review Options, click Next, then click Install</w:t>
            </w:r>
          </w:p>
        </w:tc>
      </w:tr>
      <w:tr w:rsidR="001B26A4" w14:paraId="4B439658" w14:textId="77777777" w:rsidTr="00652C0F">
        <w:tc>
          <w:tcPr>
            <w:tcW w:w="9242" w:type="dxa"/>
          </w:tcPr>
          <w:p w14:paraId="409C67B6" w14:textId="3168D90B" w:rsidR="001B26A4" w:rsidRPr="00BE334E" w:rsidRDefault="001B26A4" w:rsidP="00ED3D3B">
            <w:pPr>
              <w:rPr>
                <w:rFonts w:cstheme="minorHAnsi"/>
                <w:sz w:val="24"/>
                <w:szCs w:val="24"/>
              </w:rPr>
            </w:pPr>
            <w:r w:rsidRPr="00BE334E">
              <w:lastRenderedPageBreak/>
              <w:t>1</w:t>
            </w:r>
            <w:r w:rsidR="007957E0" w:rsidRPr="00BE334E">
              <w:t>6</w:t>
            </w:r>
            <w:r w:rsidRPr="00BE334E">
              <w:t>. The Deployment Configuration page is returned, as shown in the following figure. Review the selected options, and then click Next.</w:t>
            </w:r>
          </w:p>
        </w:tc>
      </w:tr>
      <w:tr w:rsidR="001B26A4" w14:paraId="000413AE" w14:textId="77777777" w:rsidTr="00652C0F">
        <w:tc>
          <w:tcPr>
            <w:tcW w:w="9242" w:type="dxa"/>
          </w:tcPr>
          <w:p w14:paraId="0C4CF949" w14:textId="31B29D54" w:rsidR="001B26A4" w:rsidRPr="00BE334E" w:rsidRDefault="001B26A4" w:rsidP="00ED3D3B">
            <w:pPr>
              <w:rPr>
                <w:rFonts w:cstheme="minorHAnsi"/>
                <w:sz w:val="24"/>
                <w:szCs w:val="24"/>
              </w:rPr>
            </w:pPr>
            <w:r w:rsidRPr="00BE334E">
              <w:t>1</w:t>
            </w:r>
            <w:r w:rsidR="007957E0" w:rsidRPr="00BE334E">
              <w:t>7</w:t>
            </w:r>
            <w:r w:rsidRPr="00BE334E">
              <w:t>. On the Domain Controller Options page, clear the Domain Name System (DNS) server check box.</w:t>
            </w:r>
          </w:p>
        </w:tc>
      </w:tr>
      <w:tr w:rsidR="001B26A4" w14:paraId="6B3A11DA" w14:textId="77777777" w:rsidTr="00652C0F">
        <w:tc>
          <w:tcPr>
            <w:tcW w:w="9242" w:type="dxa"/>
          </w:tcPr>
          <w:p w14:paraId="3773A97E" w14:textId="3DDF8399" w:rsidR="001B26A4" w:rsidRPr="00BE334E" w:rsidRDefault="001B26A4" w:rsidP="00ED3D3B">
            <w:pPr>
              <w:rPr>
                <w:rFonts w:cstheme="minorHAnsi"/>
                <w:sz w:val="24"/>
                <w:szCs w:val="24"/>
              </w:rPr>
            </w:pPr>
            <w:r w:rsidRPr="00BE334E">
              <w:t>1</w:t>
            </w:r>
            <w:r w:rsidR="007957E0" w:rsidRPr="00BE334E">
              <w:t>8</w:t>
            </w:r>
            <w:r w:rsidRPr="00BE334E">
              <w:t>. Under the DSRM password se</w:t>
            </w:r>
            <w:r w:rsidR="008F54BA" w:rsidRPr="00BE334E">
              <w:t>ction, type Password</w:t>
            </w:r>
            <w:r w:rsidRPr="00BE334E">
              <w:t>123</w:t>
            </w:r>
            <w:r w:rsidR="008F54BA" w:rsidRPr="00BE334E">
              <w:t>!</w:t>
            </w:r>
            <w:r w:rsidRPr="00BE334E">
              <w:t xml:space="preserve"> </w:t>
            </w:r>
            <w:proofErr w:type="gramStart"/>
            <w:r w:rsidRPr="00BE334E">
              <w:t>in</w:t>
            </w:r>
            <w:proofErr w:type="gramEnd"/>
            <w:r w:rsidRPr="00BE334E">
              <w:t xml:space="preserve"> the Password a</w:t>
            </w:r>
            <w:r w:rsidR="008F54BA" w:rsidRPr="00BE334E">
              <w:t>nd Confirm password text boxes</w:t>
            </w:r>
            <w:r w:rsidRPr="00BE334E">
              <w:t>, and then click Next.</w:t>
            </w:r>
          </w:p>
        </w:tc>
      </w:tr>
      <w:tr w:rsidR="001B26A4" w14:paraId="4ABDC67B" w14:textId="77777777" w:rsidTr="00652C0F">
        <w:tc>
          <w:tcPr>
            <w:tcW w:w="9242" w:type="dxa"/>
          </w:tcPr>
          <w:p w14:paraId="5324EDA5" w14:textId="1662DCF7" w:rsidR="001B26A4" w:rsidRPr="00BE334E" w:rsidRDefault="007957E0" w:rsidP="00E0466E">
            <w:pPr>
              <w:rPr>
                <w:rFonts w:cstheme="minorHAnsi"/>
                <w:sz w:val="24"/>
                <w:szCs w:val="24"/>
              </w:rPr>
            </w:pPr>
            <w:r w:rsidRPr="00BE334E">
              <w:t>19</w:t>
            </w:r>
            <w:r w:rsidR="001B26A4" w:rsidRPr="00BE334E">
              <w:t>. Click Next, until the Prerequisites Check page is displayed.</w:t>
            </w:r>
          </w:p>
        </w:tc>
      </w:tr>
      <w:tr w:rsidR="001B26A4" w14:paraId="1EE0BE68" w14:textId="77777777" w:rsidTr="00652C0F">
        <w:tc>
          <w:tcPr>
            <w:tcW w:w="9242" w:type="dxa"/>
          </w:tcPr>
          <w:p w14:paraId="6D7439F8" w14:textId="4C555717" w:rsidR="001B26A4" w:rsidRPr="00BE334E" w:rsidRDefault="007957E0" w:rsidP="00E0466E">
            <w:pPr>
              <w:rPr>
                <w:rFonts w:cstheme="minorHAnsi"/>
                <w:sz w:val="24"/>
                <w:szCs w:val="24"/>
              </w:rPr>
            </w:pPr>
            <w:r w:rsidRPr="00BE334E">
              <w:t>20</w:t>
            </w:r>
            <w:r w:rsidR="001B26A4" w:rsidRPr="00BE334E">
              <w:t>. On the Prerequisites Check page, click Install.</w:t>
            </w:r>
          </w:p>
        </w:tc>
      </w:tr>
      <w:tr w:rsidR="001B26A4" w14:paraId="1433658C" w14:textId="77777777" w:rsidTr="00652C0F">
        <w:tc>
          <w:tcPr>
            <w:tcW w:w="9242" w:type="dxa"/>
          </w:tcPr>
          <w:p w14:paraId="2EF5510E" w14:textId="5BD6E70D" w:rsidR="001B26A4" w:rsidRPr="00BE334E" w:rsidRDefault="007957E0" w:rsidP="00E0466E">
            <w:pPr>
              <w:rPr>
                <w:rFonts w:cstheme="minorHAnsi"/>
                <w:sz w:val="24"/>
                <w:szCs w:val="24"/>
              </w:rPr>
            </w:pPr>
            <w:r w:rsidRPr="00BE334E">
              <w:t>21</w:t>
            </w:r>
            <w:r w:rsidR="001B26A4" w:rsidRPr="00BE334E">
              <w:t>. The installation process will start and the server will restart automatically.</w:t>
            </w:r>
          </w:p>
        </w:tc>
      </w:tr>
      <w:tr w:rsidR="001B26A4" w14:paraId="2170DCC2" w14:textId="77777777" w:rsidTr="00652C0F">
        <w:tc>
          <w:tcPr>
            <w:tcW w:w="9242" w:type="dxa"/>
          </w:tcPr>
          <w:p w14:paraId="12CB6F13" w14:textId="5E6F6333" w:rsidR="001B26A4" w:rsidRPr="00BE334E" w:rsidRDefault="001B26A4" w:rsidP="001B26A4">
            <w:pPr>
              <w:rPr>
                <w:rFonts w:cstheme="minorHAnsi"/>
                <w:sz w:val="24"/>
                <w:szCs w:val="24"/>
              </w:rPr>
            </w:pPr>
            <w:r w:rsidRPr="00BE334E">
              <w:t xml:space="preserve">After DC01 restarts, sign in to </w:t>
            </w:r>
            <w:r w:rsidR="008F54BA" w:rsidRPr="00BE334E">
              <w:t>DC</w:t>
            </w:r>
            <w:r w:rsidRPr="00BE334E">
              <w:t xml:space="preserve">01 with the </w:t>
            </w:r>
            <w:r w:rsidR="008F54BA" w:rsidRPr="00BE334E">
              <w:t>WIDGETLLC</w:t>
            </w:r>
            <w:r w:rsidRPr="00BE334E">
              <w:t>\Administrator account.</w:t>
            </w:r>
          </w:p>
        </w:tc>
      </w:tr>
      <w:tr w:rsidR="00ED3D3B" w14:paraId="287E99F9" w14:textId="77777777" w:rsidTr="00652C0F">
        <w:tc>
          <w:tcPr>
            <w:tcW w:w="9242" w:type="dxa"/>
          </w:tcPr>
          <w:p w14:paraId="2BD86A9C" w14:textId="77777777" w:rsidR="00ED3D3B" w:rsidRPr="00C31152" w:rsidRDefault="00ED3D3B" w:rsidP="00E0466E">
            <w:pPr>
              <w:rPr>
                <w:rFonts w:cstheme="minorHAnsi"/>
                <w:b/>
                <w:color w:val="FF0000"/>
                <w:sz w:val="24"/>
                <w:szCs w:val="24"/>
              </w:rPr>
            </w:pPr>
          </w:p>
        </w:tc>
      </w:tr>
      <w:tr w:rsidR="001B26A4" w14:paraId="10C8C2BE" w14:textId="77777777" w:rsidTr="00652C0F">
        <w:tc>
          <w:tcPr>
            <w:tcW w:w="9242" w:type="dxa"/>
          </w:tcPr>
          <w:p w14:paraId="40D043E0" w14:textId="1966A7C3" w:rsidR="001B26A4" w:rsidRPr="00FF7FF8" w:rsidRDefault="00D34D9C" w:rsidP="00D34D9C">
            <w:pPr>
              <w:jc w:val="center"/>
              <w:rPr>
                <w:rFonts w:cstheme="minorHAnsi"/>
                <w:sz w:val="24"/>
                <w:szCs w:val="24"/>
              </w:rPr>
            </w:pPr>
            <w:r>
              <w:rPr>
                <w:rFonts w:cstheme="minorHAnsi"/>
                <w:b/>
                <w:sz w:val="24"/>
                <w:szCs w:val="24"/>
              </w:rPr>
              <w:t>Task 4</w:t>
            </w:r>
            <w:r w:rsidR="00B2308A" w:rsidRPr="00FF7FF8">
              <w:rPr>
                <w:rFonts w:cstheme="minorHAnsi"/>
                <w:b/>
                <w:sz w:val="24"/>
                <w:szCs w:val="24"/>
              </w:rPr>
              <w:t>:</w:t>
            </w:r>
            <w:r w:rsidR="00B2308A" w:rsidRPr="00FF7FF8">
              <w:rPr>
                <w:rFonts w:cstheme="minorHAnsi"/>
                <w:sz w:val="24"/>
                <w:szCs w:val="24"/>
              </w:rPr>
              <w:t xml:space="preserve"> </w:t>
            </w:r>
            <w:r w:rsidR="00B2308A" w:rsidRPr="00FF7FF8">
              <w:rPr>
                <w:rFonts w:cstheme="minorHAnsi"/>
                <w:b/>
                <w:sz w:val="24"/>
                <w:szCs w:val="24"/>
              </w:rPr>
              <w:t>Promoting the DC0</w:t>
            </w:r>
            <w:r w:rsidR="005D451A" w:rsidRPr="00FF7FF8">
              <w:rPr>
                <w:rFonts w:cstheme="minorHAnsi"/>
                <w:b/>
                <w:sz w:val="24"/>
                <w:szCs w:val="24"/>
              </w:rPr>
              <w:t>2</w:t>
            </w:r>
            <w:r w:rsidR="00B2308A" w:rsidRPr="00FF7FF8">
              <w:rPr>
                <w:rFonts w:cstheme="minorHAnsi"/>
                <w:b/>
                <w:sz w:val="24"/>
                <w:szCs w:val="24"/>
              </w:rPr>
              <w:t xml:space="preserve"> Virtual Machine as a Domain Controller:</w:t>
            </w:r>
          </w:p>
        </w:tc>
      </w:tr>
      <w:tr w:rsidR="00D34D9C" w14:paraId="71CEA56E" w14:textId="77777777" w:rsidTr="00652C0F">
        <w:tc>
          <w:tcPr>
            <w:tcW w:w="9242" w:type="dxa"/>
          </w:tcPr>
          <w:p w14:paraId="374F21C0" w14:textId="3F862C84" w:rsidR="00D34D9C" w:rsidRPr="00FF7FF8" w:rsidRDefault="00D34D9C" w:rsidP="00E0466E">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1B26A4" w14:paraId="38CD8A4B" w14:textId="77777777" w:rsidTr="00652C0F">
        <w:tc>
          <w:tcPr>
            <w:tcW w:w="9242" w:type="dxa"/>
          </w:tcPr>
          <w:p w14:paraId="00E3A8C0" w14:textId="792FDAF8" w:rsidR="001B26A4" w:rsidRPr="00D34D9C" w:rsidRDefault="00B2308A" w:rsidP="00E0466E">
            <w:pPr>
              <w:rPr>
                <w:rFonts w:cstheme="minorHAnsi"/>
                <w:sz w:val="24"/>
                <w:szCs w:val="24"/>
              </w:rPr>
            </w:pPr>
            <w:r w:rsidRPr="00D34D9C">
              <w:rPr>
                <w:rFonts w:cstheme="minorHAnsi"/>
                <w:sz w:val="24"/>
                <w:szCs w:val="24"/>
              </w:rPr>
              <w:t>1. Open the Server Manager console.</w:t>
            </w:r>
          </w:p>
        </w:tc>
      </w:tr>
      <w:tr w:rsidR="001B26A4" w14:paraId="67E6D550" w14:textId="77777777" w:rsidTr="00652C0F">
        <w:tc>
          <w:tcPr>
            <w:tcW w:w="9242" w:type="dxa"/>
          </w:tcPr>
          <w:p w14:paraId="24A1A294" w14:textId="3B809217" w:rsidR="001B26A4" w:rsidRPr="00D34D9C" w:rsidRDefault="00B2308A" w:rsidP="00E0466E">
            <w:pPr>
              <w:rPr>
                <w:rFonts w:cstheme="minorHAnsi"/>
                <w:sz w:val="24"/>
                <w:szCs w:val="24"/>
              </w:rPr>
            </w:pPr>
            <w:r w:rsidRPr="00D34D9C">
              <w:rPr>
                <w:rFonts w:cstheme="minorHAnsi"/>
                <w:sz w:val="24"/>
                <w:szCs w:val="24"/>
              </w:rPr>
              <w:t>2. Click the Add roles and features link.</w:t>
            </w:r>
          </w:p>
        </w:tc>
      </w:tr>
      <w:tr w:rsidR="003635F7" w14:paraId="20644300" w14:textId="77777777" w:rsidTr="00652C0F">
        <w:tc>
          <w:tcPr>
            <w:tcW w:w="9242" w:type="dxa"/>
          </w:tcPr>
          <w:p w14:paraId="574F8313" w14:textId="7E143D9A" w:rsidR="003635F7" w:rsidRPr="00D34D9C" w:rsidRDefault="003635F7" w:rsidP="00E0466E">
            <w:pPr>
              <w:rPr>
                <w:rFonts w:cstheme="minorHAnsi"/>
                <w:sz w:val="24"/>
                <w:szCs w:val="24"/>
              </w:rPr>
            </w:pPr>
            <w:r w:rsidRPr="00D34D9C">
              <w:rPr>
                <w:rFonts w:cstheme="minorHAnsi"/>
                <w:sz w:val="24"/>
                <w:szCs w:val="24"/>
              </w:rPr>
              <w:t>3. On the Before you begin page, click Next.</w:t>
            </w:r>
          </w:p>
        </w:tc>
      </w:tr>
      <w:tr w:rsidR="003635F7" w14:paraId="5E6910E9" w14:textId="77777777" w:rsidTr="00652C0F">
        <w:tc>
          <w:tcPr>
            <w:tcW w:w="9242" w:type="dxa"/>
          </w:tcPr>
          <w:p w14:paraId="43F30DE6" w14:textId="2F0D9F42" w:rsidR="003635F7" w:rsidRPr="00D34D9C" w:rsidRDefault="003635F7" w:rsidP="00E0466E">
            <w:pPr>
              <w:rPr>
                <w:rFonts w:cstheme="minorHAnsi"/>
                <w:sz w:val="24"/>
                <w:szCs w:val="24"/>
              </w:rPr>
            </w:pPr>
            <w:r w:rsidRPr="00D34D9C">
              <w:rPr>
                <w:rFonts w:cstheme="minorHAnsi"/>
                <w:sz w:val="24"/>
                <w:szCs w:val="24"/>
              </w:rPr>
              <w:t>4. On the Select installation type page, click Next.</w:t>
            </w:r>
          </w:p>
        </w:tc>
      </w:tr>
      <w:tr w:rsidR="003635F7" w14:paraId="6496F700" w14:textId="77777777" w:rsidTr="00652C0F">
        <w:tc>
          <w:tcPr>
            <w:tcW w:w="9242" w:type="dxa"/>
          </w:tcPr>
          <w:p w14:paraId="730D698B" w14:textId="6A9B35C0" w:rsidR="003635F7" w:rsidRPr="00D34D9C" w:rsidRDefault="003635F7" w:rsidP="00E0466E">
            <w:pPr>
              <w:rPr>
                <w:rFonts w:cstheme="minorHAnsi"/>
                <w:sz w:val="24"/>
                <w:szCs w:val="24"/>
              </w:rPr>
            </w:pPr>
            <w:r w:rsidRPr="00D34D9C">
              <w:rPr>
                <w:rFonts w:cstheme="minorHAnsi"/>
                <w:sz w:val="24"/>
                <w:szCs w:val="24"/>
              </w:rPr>
              <w:t>5. On the Select destination server page, click Next.</w:t>
            </w:r>
          </w:p>
        </w:tc>
      </w:tr>
      <w:tr w:rsidR="003635F7" w14:paraId="4739229F" w14:textId="77777777" w:rsidTr="00652C0F">
        <w:tc>
          <w:tcPr>
            <w:tcW w:w="9242" w:type="dxa"/>
          </w:tcPr>
          <w:p w14:paraId="597DB943" w14:textId="75F1FB16" w:rsidR="003635F7" w:rsidRPr="00D34D9C" w:rsidRDefault="003635F7" w:rsidP="00E0466E">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Pr="00D34D9C" w:rsidRDefault="003635F7" w:rsidP="00E0466E">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3635F7" w14:paraId="19704CA5" w14:textId="77777777" w:rsidTr="00652C0F">
        <w:tc>
          <w:tcPr>
            <w:tcW w:w="9242" w:type="dxa"/>
          </w:tcPr>
          <w:p w14:paraId="319AC47A" w14:textId="2CA4B80E" w:rsidR="003635F7" w:rsidRPr="00D34D9C" w:rsidRDefault="003635F7" w:rsidP="005D451A">
            <w:pPr>
              <w:rPr>
                <w:rFonts w:cstheme="minorHAnsi"/>
                <w:sz w:val="24"/>
                <w:szCs w:val="24"/>
              </w:rPr>
            </w:pPr>
            <w:r w:rsidRPr="00D34D9C">
              <w:rPr>
                <w:rFonts w:cstheme="minorHAnsi"/>
                <w:sz w:val="24"/>
                <w:szCs w:val="24"/>
              </w:rPr>
              <w:t>8. Click Close, once the installation succeeds on DC0</w:t>
            </w:r>
            <w:r w:rsidR="005D451A" w:rsidRPr="00D34D9C">
              <w:rPr>
                <w:rFonts w:cstheme="minorHAnsi"/>
                <w:sz w:val="24"/>
                <w:szCs w:val="24"/>
              </w:rPr>
              <w:t>2</w:t>
            </w:r>
            <w:r w:rsidRPr="00D34D9C">
              <w:rPr>
                <w:rFonts w:cstheme="minorHAnsi"/>
                <w:sz w:val="24"/>
                <w:szCs w:val="24"/>
              </w:rPr>
              <w:t>.</w:t>
            </w:r>
          </w:p>
        </w:tc>
      </w:tr>
      <w:tr w:rsidR="003635F7" w14:paraId="0379FC7C" w14:textId="77777777" w:rsidTr="00652C0F">
        <w:tc>
          <w:tcPr>
            <w:tcW w:w="9242" w:type="dxa"/>
          </w:tcPr>
          <w:p w14:paraId="4DCE6EB5" w14:textId="795AA520" w:rsidR="003635F7" w:rsidRPr="00D34D9C" w:rsidRDefault="003635F7" w:rsidP="00E0466E">
            <w:pPr>
              <w:rPr>
                <w:rFonts w:cstheme="minorHAnsi"/>
                <w:sz w:val="24"/>
                <w:szCs w:val="24"/>
              </w:rPr>
            </w:pPr>
            <w:r w:rsidRPr="00D34D9C">
              <w:rPr>
                <w:rFonts w:cstheme="minorHAnsi"/>
                <w:sz w:val="24"/>
                <w:szCs w:val="24"/>
              </w:rPr>
              <w:t>9. On the Server Manager console, click the Notifications icon.</w:t>
            </w:r>
          </w:p>
        </w:tc>
      </w:tr>
      <w:tr w:rsidR="003635F7" w14:paraId="5D0CA2E3" w14:textId="77777777" w:rsidTr="00652C0F">
        <w:tc>
          <w:tcPr>
            <w:tcW w:w="9242" w:type="dxa"/>
          </w:tcPr>
          <w:p w14:paraId="649C58EF" w14:textId="01E134DC" w:rsidR="003635F7" w:rsidRPr="00D34D9C" w:rsidRDefault="003635F7" w:rsidP="00E0466E">
            <w:pPr>
              <w:rPr>
                <w:rFonts w:cstheme="minorHAnsi"/>
                <w:sz w:val="24"/>
                <w:szCs w:val="24"/>
              </w:rPr>
            </w:pPr>
            <w:r w:rsidRPr="00D34D9C">
              <w:rPr>
                <w:rFonts w:cstheme="minorHAnsi"/>
                <w:sz w:val="24"/>
                <w:szCs w:val="24"/>
              </w:rPr>
              <w:t>10. Click the Promote this server to a domain controller link, as shown in the following figure.</w:t>
            </w:r>
          </w:p>
        </w:tc>
      </w:tr>
      <w:tr w:rsidR="003635F7" w14:paraId="5489C036" w14:textId="77777777" w:rsidTr="00652C0F">
        <w:tc>
          <w:tcPr>
            <w:tcW w:w="9242" w:type="dxa"/>
          </w:tcPr>
          <w:p w14:paraId="4AA5C52A" w14:textId="50E827EC" w:rsidR="003635F7" w:rsidRPr="00D34D9C" w:rsidRDefault="003635F7" w:rsidP="00B2308A">
            <w:pPr>
              <w:rPr>
                <w:rFonts w:cstheme="minorHAnsi"/>
                <w:sz w:val="24"/>
                <w:szCs w:val="24"/>
              </w:rPr>
            </w:pPr>
            <w:r w:rsidRPr="00D34D9C">
              <w:rPr>
                <w:rFonts w:cstheme="minorHAnsi"/>
                <w:sz w:val="24"/>
                <w:szCs w:val="24"/>
              </w:rPr>
              <w:t>11. On the Deployment Configuration page, select the</w:t>
            </w:r>
            <w:r w:rsidR="00B2308A" w:rsidRPr="00D34D9C">
              <w:rPr>
                <w:rFonts w:cstheme="minorHAnsi"/>
                <w:sz w:val="24"/>
                <w:szCs w:val="24"/>
              </w:rPr>
              <w:t xml:space="preserve"> </w:t>
            </w:r>
            <w:r w:rsidR="00B2308A" w:rsidRPr="00D34D9C">
              <w:t>Add a domain controller to an existing forest radio button is selected</w:t>
            </w:r>
            <w:r w:rsidRPr="00D34D9C">
              <w:rPr>
                <w:rFonts w:cstheme="minorHAnsi"/>
                <w:sz w:val="24"/>
                <w:szCs w:val="24"/>
              </w:rPr>
              <w:t>.</w:t>
            </w:r>
          </w:p>
        </w:tc>
      </w:tr>
      <w:tr w:rsidR="003635F7" w14:paraId="6B320513" w14:textId="77777777" w:rsidTr="00652C0F">
        <w:tc>
          <w:tcPr>
            <w:tcW w:w="9242" w:type="dxa"/>
          </w:tcPr>
          <w:p w14:paraId="4028758A" w14:textId="60C0F1AA" w:rsidR="003635F7" w:rsidRPr="00D34D9C" w:rsidRDefault="003635F7" w:rsidP="00E0466E">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3635F7" w14:paraId="3AC17833" w14:textId="77777777" w:rsidTr="00652C0F">
        <w:tc>
          <w:tcPr>
            <w:tcW w:w="9242" w:type="dxa"/>
          </w:tcPr>
          <w:p w14:paraId="637280BB" w14:textId="424E6BA4" w:rsidR="003635F7" w:rsidRPr="00D34D9C" w:rsidRDefault="003635F7" w:rsidP="00E0466E">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Pr="00D34D9C" w:rsidRDefault="003635F7" w:rsidP="00E0466E">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3635F7" w14:paraId="220745C1" w14:textId="77777777" w:rsidTr="00652C0F">
        <w:tc>
          <w:tcPr>
            <w:tcW w:w="9242" w:type="dxa"/>
          </w:tcPr>
          <w:p w14:paraId="18020F07" w14:textId="07D7BA5A" w:rsidR="003635F7" w:rsidRPr="00D34D9C" w:rsidRDefault="003635F7" w:rsidP="00E0466E">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3635F7" w14:paraId="2889E50C" w14:textId="77777777" w:rsidTr="00652C0F">
        <w:tc>
          <w:tcPr>
            <w:tcW w:w="9242" w:type="dxa"/>
          </w:tcPr>
          <w:p w14:paraId="0A137C08" w14:textId="26BA9832" w:rsidR="003635F7" w:rsidRPr="00D34D9C" w:rsidRDefault="003635F7" w:rsidP="00E0466E">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3635F7" w14:paraId="7EE68945" w14:textId="77777777" w:rsidTr="00652C0F">
        <w:tc>
          <w:tcPr>
            <w:tcW w:w="9242" w:type="dxa"/>
          </w:tcPr>
          <w:p w14:paraId="06156C40" w14:textId="5EC38FC1" w:rsidR="003635F7" w:rsidRPr="00D34D9C" w:rsidRDefault="003635F7" w:rsidP="00E0466E">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3635F7" w14:paraId="115FB9D7" w14:textId="77777777" w:rsidTr="00652C0F">
        <w:tc>
          <w:tcPr>
            <w:tcW w:w="9242" w:type="dxa"/>
          </w:tcPr>
          <w:p w14:paraId="28DF161A" w14:textId="495F8352" w:rsidR="003635F7" w:rsidRPr="00D34D9C" w:rsidRDefault="003635F7" w:rsidP="00E0466E">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3635F7" w14:paraId="2AE32902" w14:textId="77777777" w:rsidTr="00652C0F">
        <w:tc>
          <w:tcPr>
            <w:tcW w:w="9242" w:type="dxa"/>
          </w:tcPr>
          <w:p w14:paraId="0D2A4D46" w14:textId="2B1BC4AD" w:rsidR="003635F7" w:rsidRPr="00D34D9C" w:rsidRDefault="003635F7" w:rsidP="00E0466E">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Pr="00D34D9C" w:rsidRDefault="003635F7" w:rsidP="00E0466E">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3635F7" w14:paraId="194E734F" w14:textId="77777777" w:rsidTr="00652C0F">
        <w:tc>
          <w:tcPr>
            <w:tcW w:w="9242" w:type="dxa"/>
          </w:tcPr>
          <w:p w14:paraId="7ED70101" w14:textId="7DFFD37F" w:rsidR="003635F7" w:rsidRPr="00D34D9C" w:rsidRDefault="003635F7" w:rsidP="00FF7FF8">
            <w:pPr>
              <w:rPr>
                <w:rFonts w:cstheme="minorHAnsi"/>
                <w:color w:val="FF0000"/>
                <w:sz w:val="24"/>
                <w:szCs w:val="24"/>
              </w:rPr>
            </w:pPr>
          </w:p>
        </w:tc>
      </w:tr>
      <w:tr w:rsidR="00796BF1" w14:paraId="0D4D405A" w14:textId="77777777" w:rsidTr="00652C0F">
        <w:tc>
          <w:tcPr>
            <w:tcW w:w="9242" w:type="dxa"/>
          </w:tcPr>
          <w:p w14:paraId="43898201" w14:textId="496B9388" w:rsidR="00796BF1" w:rsidRPr="00D34D9C" w:rsidRDefault="00D34D9C" w:rsidP="00D34D9C">
            <w:pPr>
              <w:jc w:val="center"/>
              <w:rPr>
                <w:rFonts w:cstheme="minorHAnsi"/>
                <w:b/>
                <w:sz w:val="24"/>
                <w:szCs w:val="24"/>
              </w:rPr>
            </w:pPr>
            <w:r w:rsidRPr="00D34D9C">
              <w:rPr>
                <w:rFonts w:cstheme="minorHAnsi"/>
                <w:b/>
                <w:sz w:val="24"/>
                <w:szCs w:val="24"/>
              </w:rPr>
              <w:t>Task 5</w:t>
            </w:r>
            <w:r w:rsidR="00796BF1" w:rsidRPr="00D34D9C">
              <w:rPr>
                <w:rFonts w:cstheme="minorHAnsi"/>
                <w:b/>
                <w:sz w:val="24"/>
                <w:szCs w:val="24"/>
              </w:rPr>
              <w:t>: Installing and Configuring the CLIENT01 Virtual Machine</w:t>
            </w:r>
          </w:p>
        </w:tc>
      </w:tr>
      <w:tr w:rsidR="00796BF1" w14:paraId="6ED0BB68" w14:textId="77777777" w:rsidTr="00652C0F">
        <w:tc>
          <w:tcPr>
            <w:tcW w:w="9242" w:type="dxa"/>
          </w:tcPr>
          <w:p w14:paraId="6575AF3E" w14:textId="4A8DDA8D" w:rsidR="00796BF1" w:rsidRPr="00D34D9C" w:rsidRDefault="00796BF1" w:rsidP="00E0466E">
            <w:pPr>
              <w:rPr>
                <w:rFonts w:cstheme="minorHAnsi"/>
                <w:sz w:val="24"/>
                <w:szCs w:val="24"/>
              </w:rPr>
            </w:pPr>
            <w:r w:rsidRPr="00D34D9C">
              <w:rPr>
                <w:rFonts w:cstheme="minorHAnsi"/>
                <w:sz w:val="24"/>
                <w:szCs w:val="24"/>
              </w:rPr>
              <w:t xml:space="preserve">To install and configure the CLIENT01 virtual machine, you can follow the simple steps as </w:t>
            </w:r>
            <w:r w:rsidRPr="00D34D9C">
              <w:rPr>
                <w:rFonts w:cstheme="minorHAnsi"/>
                <w:sz w:val="24"/>
                <w:szCs w:val="24"/>
              </w:rPr>
              <w:lastRenderedPageBreak/>
              <w:t>you used to install and configure the DC01 virtual machine.</w:t>
            </w:r>
          </w:p>
        </w:tc>
      </w:tr>
      <w:tr w:rsidR="00796BF1" w14:paraId="427364E2" w14:textId="77777777" w:rsidTr="00652C0F">
        <w:tc>
          <w:tcPr>
            <w:tcW w:w="9242" w:type="dxa"/>
          </w:tcPr>
          <w:p w14:paraId="68E208AB" w14:textId="193211ED" w:rsidR="00796BF1" w:rsidRPr="00D34D9C" w:rsidRDefault="00796BF1" w:rsidP="00E0466E">
            <w:pPr>
              <w:rPr>
                <w:rFonts w:cstheme="minorHAnsi"/>
                <w:sz w:val="24"/>
                <w:szCs w:val="24"/>
              </w:rPr>
            </w:pPr>
            <w:r w:rsidRPr="00D34D9C">
              <w:rPr>
                <w:rFonts w:cstheme="minorHAnsi"/>
                <w:sz w:val="24"/>
                <w:szCs w:val="24"/>
              </w:rPr>
              <w:lastRenderedPageBreak/>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796BF1" w14:paraId="39057896" w14:textId="77777777" w:rsidTr="00652C0F">
        <w:tc>
          <w:tcPr>
            <w:tcW w:w="9242" w:type="dxa"/>
          </w:tcPr>
          <w:p w14:paraId="15A6BF4C" w14:textId="16855B4D" w:rsidR="00796BF1" w:rsidRPr="00D34D9C" w:rsidRDefault="00796BF1" w:rsidP="00E0466E">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w:t>
            </w:r>
            <w:r w:rsidR="00FF7FF8" w:rsidRPr="00D34D9C">
              <w:rPr>
                <w:rFonts w:cstheme="minorHAnsi"/>
                <w:sz w:val="24"/>
                <w:szCs w:val="24"/>
              </w:rPr>
              <w:t>tings: IP address: 192.168.1.225</w:t>
            </w:r>
            <w:r w:rsidRPr="00D34D9C">
              <w:rPr>
                <w:rFonts w:cstheme="minorHAnsi"/>
                <w:sz w:val="24"/>
                <w:szCs w:val="24"/>
              </w:rPr>
              <w:t xml:space="preserve"> Subnet mask: 255.255.255.0 Default gateway: 192.168.1.1</w:t>
            </w:r>
            <w:r w:rsidR="00FF7FF8" w:rsidRPr="00D34D9C">
              <w:rPr>
                <w:rFonts w:cstheme="minorHAnsi"/>
                <w:sz w:val="24"/>
                <w:szCs w:val="24"/>
              </w:rPr>
              <w:t xml:space="preserve"> Preferred DNS server: not set</w:t>
            </w:r>
          </w:p>
        </w:tc>
      </w:tr>
      <w:tr w:rsidR="00796BF1" w14:paraId="467A95DD" w14:textId="77777777" w:rsidTr="00652C0F">
        <w:tc>
          <w:tcPr>
            <w:tcW w:w="9242" w:type="dxa"/>
          </w:tcPr>
          <w:p w14:paraId="14D83BCB" w14:textId="595129DF" w:rsidR="00796BF1" w:rsidRPr="00D34D9C" w:rsidRDefault="00796BF1" w:rsidP="00E0466E">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796BF1" w14:paraId="19A0553E" w14:textId="77777777" w:rsidTr="00652C0F">
        <w:tc>
          <w:tcPr>
            <w:tcW w:w="9242" w:type="dxa"/>
          </w:tcPr>
          <w:p w14:paraId="7B3ACB90" w14:textId="1D06390F" w:rsidR="00796BF1" w:rsidRPr="00D34D9C" w:rsidRDefault="00796BF1" w:rsidP="00E0466E">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796BF1" w14:paraId="07934FCB" w14:textId="77777777" w:rsidTr="00652C0F">
        <w:tc>
          <w:tcPr>
            <w:tcW w:w="9242" w:type="dxa"/>
          </w:tcPr>
          <w:p w14:paraId="12454C78" w14:textId="4F9DD6A4" w:rsidR="00796BF1" w:rsidRPr="00D34D9C" w:rsidRDefault="00796BF1" w:rsidP="00E0466E">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796BF1" w14:paraId="510B720A" w14:textId="77777777" w:rsidTr="00652C0F">
        <w:tc>
          <w:tcPr>
            <w:tcW w:w="9242" w:type="dxa"/>
          </w:tcPr>
          <w:p w14:paraId="38A946BC" w14:textId="0AB0A5F2" w:rsidR="00796BF1" w:rsidRPr="00D34D9C" w:rsidRDefault="00796BF1" w:rsidP="00E0466E">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796BF1" w14:paraId="7F80976D" w14:textId="77777777" w:rsidTr="00652C0F">
        <w:tc>
          <w:tcPr>
            <w:tcW w:w="9242" w:type="dxa"/>
          </w:tcPr>
          <w:p w14:paraId="2837CB57" w14:textId="2E403FCB" w:rsidR="00796BF1" w:rsidRPr="00D34D9C" w:rsidRDefault="00796BF1" w:rsidP="00E0466E">
            <w:pPr>
              <w:rPr>
                <w:rFonts w:cstheme="minorHAnsi"/>
                <w:sz w:val="24"/>
                <w:szCs w:val="24"/>
              </w:rPr>
            </w:pPr>
            <w:r w:rsidRPr="00D34D9C">
              <w:rPr>
                <w:rFonts w:cstheme="minorHAnsi"/>
                <w:sz w:val="24"/>
                <w:szCs w:val="24"/>
              </w:rPr>
              <w:t xml:space="preserve">7. Sign in to CLIENT01 with the Administrator account password: J388ica*. </w:t>
            </w:r>
          </w:p>
        </w:tc>
      </w:tr>
      <w:tr w:rsidR="00796BF1" w14:paraId="7639D3D9" w14:textId="77777777" w:rsidTr="00652C0F">
        <w:tc>
          <w:tcPr>
            <w:tcW w:w="9242" w:type="dxa"/>
          </w:tcPr>
          <w:p w14:paraId="22A6DB5A" w14:textId="635E62FD" w:rsidR="00796BF1" w:rsidRPr="00D34D9C" w:rsidRDefault="00796BF1" w:rsidP="00E0466E">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796BF1" w14:paraId="13692F81" w14:textId="77777777" w:rsidTr="00652C0F">
        <w:tc>
          <w:tcPr>
            <w:tcW w:w="9242" w:type="dxa"/>
          </w:tcPr>
          <w:p w14:paraId="5BD848AE" w14:textId="44F43BAC" w:rsidR="00796BF1" w:rsidRPr="00D34D9C" w:rsidRDefault="001B26A4" w:rsidP="00E0466E">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7957E0" w14:paraId="291827A5" w14:textId="77777777" w:rsidTr="00652C0F">
        <w:tc>
          <w:tcPr>
            <w:tcW w:w="9242" w:type="dxa"/>
          </w:tcPr>
          <w:p w14:paraId="3EADB57C" w14:textId="77777777" w:rsidR="007957E0" w:rsidRPr="00C31152" w:rsidRDefault="007957E0" w:rsidP="00E0466E">
            <w:pPr>
              <w:rPr>
                <w:rFonts w:cstheme="minorHAnsi"/>
                <w:b/>
                <w:i/>
                <w:color w:val="FF0000"/>
                <w:sz w:val="24"/>
                <w:szCs w:val="24"/>
              </w:rPr>
            </w:pPr>
          </w:p>
        </w:tc>
      </w:tr>
      <w:tr w:rsidR="00D10E64" w14:paraId="661B5A9F" w14:textId="77777777" w:rsidTr="00652C0F">
        <w:tc>
          <w:tcPr>
            <w:tcW w:w="9242" w:type="dxa"/>
          </w:tcPr>
          <w:p w14:paraId="6F7B3E8B" w14:textId="4C8BAB9E" w:rsidR="00D10E64" w:rsidRPr="00D34D9C" w:rsidRDefault="00D10E64" w:rsidP="00262F12">
            <w:pPr>
              <w:jc w:val="center"/>
              <w:rPr>
                <w:rFonts w:cstheme="minorHAnsi"/>
                <w:b/>
                <w:i/>
                <w:sz w:val="24"/>
                <w:szCs w:val="24"/>
              </w:rPr>
            </w:pPr>
            <w:r w:rsidRPr="00D34D9C">
              <w:rPr>
                <w:rFonts w:cstheme="minorHAnsi"/>
                <w:b/>
                <w:i/>
                <w:sz w:val="24"/>
                <w:szCs w:val="24"/>
              </w:rPr>
              <w:t xml:space="preserve">Task 6: </w:t>
            </w:r>
            <w:r w:rsidR="00262F12">
              <w:rPr>
                <w:rFonts w:cstheme="minorHAnsi"/>
                <w:b/>
                <w:i/>
                <w:sz w:val="24"/>
                <w:szCs w:val="24"/>
              </w:rPr>
              <w:t>Installing a login script to the DC01 domain Controller</w:t>
            </w:r>
          </w:p>
        </w:tc>
      </w:tr>
      <w:tr w:rsidR="00D10E64" w14:paraId="3E4466E9" w14:textId="77777777" w:rsidTr="00652C0F">
        <w:tc>
          <w:tcPr>
            <w:tcW w:w="9242" w:type="dxa"/>
          </w:tcPr>
          <w:p w14:paraId="6102AA19" w14:textId="31571DE4" w:rsidR="00D10E64" w:rsidRPr="00C31152" w:rsidRDefault="00262F12" w:rsidP="00262F12">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D10E64" w14:paraId="39668A76" w14:textId="77777777" w:rsidTr="00652C0F">
        <w:tc>
          <w:tcPr>
            <w:tcW w:w="9242" w:type="dxa"/>
          </w:tcPr>
          <w:p w14:paraId="03F3C202" w14:textId="632B451D" w:rsidR="00D10E64" w:rsidRPr="0086078C" w:rsidRDefault="00262F12" w:rsidP="00BE334E">
            <w:pPr>
              <w:rPr>
                <w:rFonts w:cstheme="minorHAnsi"/>
                <w:color w:val="FF0000"/>
                <w:sz w:val="24"/>
                <w:szCs w:val="24"/>
              </w:rPr>
            </w:pPr>
            <w:r w:rsidRPr="0086078C">
              <w:rPr>
                <w:rFonts w:cstheme="minorHAnsi"/>
                <w:sz w:val="24"/>
                <w:szCs w:val="24"/>
              </w:rPr>
              <w:t>The login script is found in the C:\Windows\SYSVOL\widgetllc.internal\scripts folder</w:t>
            </w:r>
            <w:r w:rsidR="0086078C" w:rsidRPr="0086078C">
              <w:rPr>
                <w:rFonts w:cstheme="minorHAnsi"/>
                <w:sz w:val="24"/>
                <w:szCs w:val="24"/>
              </w:rPr>
              <w:t xml:space="preserve"> and replicated to the C:\Windows\SYSVOL\Domain\scripts folder</w:t>
            </w:r>
          </w:p>
        </w:tc>
      </w:tr>
      <w:tr w:rsidR="00D10E64" w14:paraId="16FF8E3A" w14:textId="77777777" w:rsidTr="00652C0F">
        <w:tc>
          <w:tcPr>
            <w:tcW w:w="9242" w:type="dxa"/>
          </w:tcPr>
          <w:p w14:paraId="79323A9D" w14:textId="727CC0BE" w:rsidR="00D10E64" w:rsidRPr="00C31152" w:rsidRDefault="0086078C" w:rsidP="00E0466E">
            <w:pPr>
              <w:rPr>
                <w:rFonts w:cstheme="minorHAnsi"/>
                <w:color w:val="FF0000"/>
                <w:sz w:val="24"/>
                <w:szCs w:val="24"/>
              </w:rPr>
            </w:pPr>
            <w:r w:rsidRPr="0086078C">
              <w:rPr>
                <w:rFonts w:cstheme="minorHAnsi"/>
                <w:i/>
                <w:sz w:val="24"/>
                <w:szCs w:val="24"/>
              </w:rPr>
              <w:t xml:space="preserve">Testing continued over several days with more positive results than </w:t>
            </w:r>
            <w:proofErr w:type="gramStart"/>
            <w:r w:rsidRPr="0086078C">
              <w:rPr>
                <w:rFonts w:cstheme="minorHAnsi"/>
                <w:i/>
                <w:sz w:val="24"/>
                <w:szCs w:val="24"/>
              </w:rPr>
              <w:t>negative  with</w:t>
            </w:r>
            <w:proofErr w:type="gramEnd"/>
            <w:r w:rsidRPr="0086078C">
              <w:rPr>
                <w:rFonts w:cstheme="minorHAnsi"/>
                <w:i/>
                <w:sz w:val="24"/>
                <w:szCs w:val="24"/>
              </w:rPr>
              <w:t xml:space="preserve"> the procedure being one of the easiest processes so far in this project.</w:t>
            </w:r>
          </w:p>
        </w:tc>
      </w:tr>
      <w:tr w:rsidR="00D10E64" w14:paraId="66B426A8" w14:textId="77777777" w:rsidTr="00652C0F">
        <w:tc>
          <w:tcPr>
            <w:tcW w:w="9242" w:type="dxa"/>
          </w:tcPr>
          <w:p w14:paraId="23113893" w14:textId="36FB22C0" w:rsidR="00D10E64" w:rsidRPr="00C31152" w:rsidRDefault="00D10E64" w:rsidP="00E0466E">
            <w:pPr>
              <w:rPr>
                <w:rFonts w:cstheme="minorHAnsi"/>
                <w:color w:val="FF0000"/>
                <w:sz w:val="24"/>
                <w:szCs w:val="24"/>
              </w:rPr>
            </w:pPr>
          </w:p>
        </w:tc>
      </w:tr>
      <w:tr w:rsidR="00D10E64" w14:paraId="3A337C90" w14:textId="77777777" w:rsidTr="00652C0F">
        <w:tc>
          <w:tcPr>
            <w:tcW w:w="9242" w:type="dxa"/>
          </w:tcPr>
          <w:p w14:paraId="0B0AD900" w14:textId="788CA186" w:rsidR="00D10E64" w:rsidRPr="002E5000" w:rsidRDefault="005F3DD5" w:rsidP="005F3DD5">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D10E64" w14:paraId="2F8E7E83" w14:textId="77777777" w:rsidTr="00652C0F">
        <w:tc>
          <w:tcPr>
            <w:tcW w:w="9242" w:type="dxa"/>
          </w:tcPr>
          <w:p w14:paraId="673D23AC" w14:textId="29EFFED5" w:rsidR="00D10E64" w:rsidRPr="00C31152" w:rsidRDefault="005F3DD5" w:rsidP="00E0466E">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D10E64" w14:paraId="7B163AFF" w14:textId="77777777" w:rsidTr="00652C0F">
        <w:tc>
          <w:tcPr>
            <w:tcW w:w="9242" w:type="dxa"/>
          </w:tcPr>
          <w:p w14:paraId="6D309021" w14:textId="6039219B" w:rsidR="00D10E64" w:rsidRDefault="005F3DD5" w:rsidP="002E5000">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sidR="002E5000">
              <w:rPr>
                <w:rFonts w:cstheme="minorHAnsi"/>
                <w:sz w:val="24"/>
                <w:szCs w:val="24"/>
              </w:rPr>
              <w:t>A</w:t>
            </w:r>
            <w:r>
              <w:rPr>
                <w:rFonts w:cstheme="minorHAnsi"/>
                <w:sz w:val="24"/>
                <w:szCs w:val="24"/>
              </w:rPr>
              <w:t xml:space="preserve"> ten minute explanation and user documentation was given to all 5 users</w:t>
            </w:r>
            <w:r w:rsidRPr="00D34D9C">
              <w:rPr>
                <w:rFonts w:cstheme="minorHAnsi"/>
                <w:sz w:val="24"/>
                <w:szCs w:val="24"/>
              </w:rPr>
              <w:t>.</w:t>
            </w:r>
          </w:p>
        </w:tc>
      </w:tr>
      <w:tr w:rsidR="002E5000" w14:paraId="0DFEC41C" w14:textId="77777777" w:rsidTr="00652C0F">
        <w:tc>
          <w:tcPr>
            <w:tcW w:w="9242" w:type="dxa"/>
          </w:tcPr>
          <w:p w14:paraId="162E6C55" w14:textId="43A1AAF7" w:rsidR="002E5000" w:rsidRDefault="002E5000" w:rsidP="002E5000">
            <w:pPr>
              <w:rPr>
                <w:rFonts w:cstheme="minorHAnsi"/>
                <w:i/>
                <w:sz w:val="24"/>
                <w:szCs w:val="24"/>
              </w:rPr>
            </w:pPr>
            <w:r>
              <w:rPr>
                <w:rFonts w:cstheme="minorHAnsi"/>
                <w:i/>
                <w:sz w:val="24"/>
                <w:szCs w:val="24"/>
              </w:rPr>
              <w:t>2. 1 user required further explanation for the vision impaired login process</w:t>
            </w:r>
          </w:p>
        </w:tc>
      </w:tr>
      <w:tr w:rsidR="002E5000" w14:paraId="2C9B9532" w14:textId="77777777" w:rsidTr="00652C0F">
        <w:tc>
          <w:tcPr>
            <w:tcW w:w="9242" w:type="dxa"/>
          </w:tcPr>
          <w:p w14:paraId="2B9FCD81" w14:textId="4E4BD8C1" w:rsidR="002E5000" w:rsidRDefault="002E5000" w:rsidP="002E5000">
            <w:pPr>
              <w:rPr>
                <w:rFonts w:cstheme="minorHAnsi"/>
                <w:i/>
                <w:sz w:val="24"/>
                <w:szCs w:val="24"/>
              </w:rPr>
            </w:pPr>
            <w:r>
              <w:rPr>
                <w:rFonts w:cstheme="minorHAnsi"/>
                <w:i/>
                <w:sz w:val="24"/>
                <w:szCs w:val="24"/>
              </w:rPr>
              <w:t xml:space="preserve">3. All 5 selected users progressed through the testing phase without any issues </w:t>
            </w:r>
          </w:p>
        </w:tc>
      </w:tr>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6" w:name="_Toc99127493"/>
      <w:r>
        <w:lastRenderedPageBreak/>
        <w:t>Next Steps</w:t>
      </w:r>
      <w:bookmarkEnd w:id="6"/>
      <w:r w:rsidR="00AB136C">
        <w:t xml:space="preserve"> </w:t>
      </w:r>
    </w:p>
    <w:p w14:paraId="11F20191" w14:textId="26FD3048" w:rsidR="00420C86" w:rsidRPr="00F62851" w:rsidRDefault="00F62851" w:rsidP="00632557">
      <w:pPr>
        <w:pStyle w:val="Heading2"/>
        <w:rPr>
          <w:b w:val="0"/>
          <w:color w:val="auto"/>
          <w:sz w:val="24"/>
          <w:szCs w:val="24"/>
        </w:rPr>
      </w:pPr>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p>
    <w:p w14:paraId="0342454E" w14:textId="77777777" w:rsidR="00927C3B" w:rsidRDefault="00927C3B" w:rsidP="00632557">
      <w:pPr>
        <w:pStyle w:val="Heading2"/>
      </w:pPr>
      <w:bookmarkStart w:id="7"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7"/>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110A814F" w14:textId="6F1FBA5C" w:rsidR="007555A5" w:rsidRPr="007555A5" w:rsidRDefault="00AB3EED" w:rsidP="007555A5">
      <w:pPr>
        <w:pStyle w:val="EndNoteBibliography"/>
        <w:ind w:left="720" w:hanging="720"/>
      </w:pPr>
      <w:r w:rsidRPr="0027378A">
        <w:rPr>
          <w:rFonts w:asciiTheme="minorHAnsi" w:hAnsiTheme="minorHAnsi" w:cstheme="minorHAnsi"/>
          <w:sz w:val="24"/>
          <w:szCs w:val="24"/>
        </w:rPr>
        <w:fldChar w:fldCharType="begin"/>
      </w:r>
      <w:r w:rsidR="00E47E02" w:rsidRPr="0027378A">
        <w:rPr>
          <w:rFonts w:asciiTheme="minorHAnsi" w:hAnsiTheme="minorHAnsi" w:cstheme="minorHAnsi"/>
          <w:sz w:val="24"/>
          <w:szCs w:val="24"/>
        </w:rPr>
        <w:instrText xml:space="preserve"> ADDIN EN.REFLIST </w:instrText>
      </w:r>
      <w:r w:rsidRPr="0027378A">
        <w:rPr>
          <w:rFonts w:asciiTheme="minorHAnsi" w:hAnsiTheme="minorHAnsi" w:cstheme="minorHAnsi"/>
          <w:sz w:val="24"/>
          <w:szCs w:val="24"/>
        </w:rPr>
        <w:fldChar w:fldCharType="separate"/>
      </w:r>
      <w:r w:rsidR="007555A5" w:rsidRPr="007555A5">
        <w:t xml:space="preserve">Kymäläinen, J. (2018). Implementing Two-Factor Authentication. </w:t>
      </w:r>
      <w:hyperlink r:id="rId7" w:history="1">
        <w:r w:rsidR="007555A5" w:rsidRPr="007555A5">
          <w:rPr>
            <w:rStyle w:val="Hyperlink"/>
          </w:rPr>
          <w:t>https://www.theseus.fi/bitstream/handle/10024/145670/Thesis_Jori_Kymalainen.pdf?sequence=1&amp;isAllowed=y</w:t>
        </w:r>
      </w:hyperlink>
      <w:r w:rsidR="007555A5" w:rsidRPr="007555A5">
        <w:t xml:space="preserve"> </w:t>
      </w:r>
    </w:p>
    <w:p w14:paraId="7CA4D099" w14:textId="77777777" w:rsidR="007555A5" w:rsidRPr="007555A5" w:rsidRDefault="007555A5" w:rsidP="007555A5">
      <w:pPr>
        <w:pStyle w:val="EndNoteBibliography"/>
        <w:spacing w:after="0"/>
      </w:pPr>
    </w:p>
    <w:p w14:paraId="5CA17656" w14:textId="282C2B9D" w:rsidR="007555A5" w:rsidRPr="007555A5" w:rsidRDefault="007555A5" w:rsidP="007555A5">
      <w:pPr>
        <w:pStyle w:val="EndNoteBibliography"/>
        <w:ind w:left="720" w:hanging="720"/>
      </w:pPr>
      <w:r w:rsidRPr="007555A5">
        <w:t xml:space="preserve">Lamboy, C. (2002). Microsoft Windows XP Accessibility Features. </w:t>
      </w:r>
      <w:hyperlink r:id="rId8" w:history="1">
        <w:r w:rsidRPr="007555A5">
          <w:rPr>
            <w:rStyle w:val="Hyperlink"/>
          </w:rPr>
          <w:t>https://members.aect.org/publications/proceedings/archived/2002_Dallas_vol_2.pdf</w:t>
        </w:r>
      </w:hyperlink>
      <w:r w:rsidRPr="007555A5">
        <w:t xml:space="preserve"> </w:t>
      </w:r>
    </w:p>
    <w:p w14:paraId="406C2E81" w14:textId="77777777" w:rsidR="007555A5" w:rsidRPr="007555A5" w:rsidRDefault="007555A5" w:rsidP="007555A5">
      <w:pPr>
        <w:pStyle w:val="EndNoteBibliography"/>
        <w:spacing w:after="0"/>
      </w:pPr>
    </w:p>
    <w:p w14:paraId="0C4829BE" w14:textId="3106B029" w:rsidR="007555A5" w:rsidRPr="007555A5" w:rsidRDefault="007555A5" w:rsidP="007555A5">
      <w:pPr>
        <w:pStyle w:val="EndNoteBibliography"/>
        <w:ind w:left="720" w:hanging="720"/>
      </w:pPr>
      <w:r w:rsidRPr="007555A5">
        <w:t xml:space="preserve">Mark, K. G. (2016). Installing and Configuring Windows Server 2016. </w:t>
      </w:r>
      <w:hyperlink r:id="rId9" w:history="1">
        <w:r w:rsidRPr="007555A5">
          <w:rPr>
            <w:rStyle w:val="Hyperlink"/>
          </w:rPr>
          <w:t>https://pdfroom.com/books/installing-and-configuring-windows-server-2016-hands-on-guide-step-by-step-lab-guide/j9ZdYZ1rgV4/download</w:t>
        </w:r>
      </w:hyperlink>
      <w:r w:rsidRPr="007555A5">
        <w:t xml:space="preserve"> </w:t>
      </w:r>
    </w:p>
    <w:p w14:paraId="167370B7" w14:textId="77777777" w:rsidR="007555A5" w:rsidRPr="007555A5" w:rsidRDefault="007555A5" w:rsidP="007555A5">
      <w:pPr>
        <w:pStyle w:val="EndNoteBibliography"/>
      </w:pPr>
    </w:p>
    <w:p w14:paraId="2518B5EE" w14:textId="47760A3C" w:rsidR="001A0FB1" w:rsidRDefault="00AB3EED" w:rsidP="003635F7">
      <w:pPr>
        <w:pStyle w:val="Heading2"/>
      </w:pPr>
      <w:r w:rsidRPr="0027378A">
        <w:rPr>
          <w:rFonts w:asciiTheme="minorHAnsi" w:hAnsiTheme="minorHAnsi" w:cstheme="minorHAnsi"/>
          <w:sz w:val="24"/>
          <w:szCs w:val="24"/>
        </w:rPr>
        <w:fldChar w:fldCharType="end"/>
      </w:r>
    </w:p>
    <w:p w14:paraId="27FF9B79" w14:textId="2FE49B5C"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lastRenderedPageBreak/>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23&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378A"/>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4290"/>
    <w:rsid w:val="00746B09"/>
    <w:rsid w:val="00752C50"/>
    <w:rsid w:val="00753F6F"/>
    <w:rsid w:val="007555A5"/>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66122"/>
    <w:rsid w:val="00D90641"/>
    <w:rsid w:val="00D93128"/>
    <w:rsid w:val="00D94508"/>
    <w:rsid w:val="00D97AAF"/>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mbers.aect.org/publications/proceedings/archived/2002_Dallas_vol_2.pdf" TargetMode="External"/><Relationship Id="rId3" Type="http://schemas.openxmlformats.org/officeDocument/2006/relationships/styles" Target="styles.xml"/><Relationship Id="rId7" Type="http://schemas.openxmlformats.org/officeDocument/2006/relationships/hyperlink" Target="https://www.theseus.fi/bitstream/handle/10024/145670/Thesis_Jori_Kymalainen.pdf?sequence=1&amp;isAllowe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pdfroom.com/books/installing-and-configuring-windows-server-2016-hands-on-guide-step-by-step-lab-guide/j9ZdYZ1rgV4/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79678B-69BC-4C65-8D48-D9D2EF0C0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221</Words>
  <Characters>1836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cp:revision>
  <cp:lastPrinted>2022-04-11T03:04:00Z</cp:lastPrinted>
  <dcterms:created xsi:type="dcterms:W3CDTF">2022-04-21T01:31:00Z</dcterms:created>
  <dcterms:modified xsi:type="dcterms:W3CDTF">2022-04-21T01:31:00Z</dcterms:modified>
</cp:coreProperties>
</file>